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280F2778" w:rsidR="00BD65F0" w:rsidRDefault="000173D1"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What does pathology have to do with disease ecology? Linking pathogenesis to viral spillover dynamics </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41135A4F" w14:textId="50533281" w:rsidR="00A12C22" w:rsidRPr="005B5ECF"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w:t>
      </w:r>
      <w:r w:rsidR="00DF2016">
        <w:rPr>
          <w:rFonts w:ascii="Arial" w:hAnsi="Arial" w:cs="Arial"/>
          <w:sz w:val="20"/>
          <w:szCs w:val="20"/>
        </w:rPr>
        <w:t>,</w:t>
      </w:r>
      <w:r w:rsidRPr="00AA6AB3">
        <w:rPr>
          <w:rFonts w:ascii="Arial" w:hAnsi="Arial" w:cs="Arial"/>
          <w:sz w:val="20"/>
          <w:szCs w:val="20"/>
        </w:rPr>
        <w:t xml:space="preserve">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 such as being enveloped</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Valero-Rello and Sanjuán 2022)</w:t>
      </w:r>
      <w:r w:rsidR="00963116" w:rsidRPr="001A0ED1">
        <w:rPr>
          <w:rFonts w:ascii="Arial" w:hAnsi="Arial" w:cs="Arial"/>
          <w:sz w:val="20"/>
          <w:szCs w:val="20"/>
        </w:rPr>
        <w:fldChar w:fldCharType="end"/>
      </w:r>
      <w:r w:rsidR="00016C23" w:rsidRPr="001A0ED1">
        <w:rPr>
          <w:rFonts w:ascii="Arial" w:hAnsi="Arial" w:cs="Arial"/>
          <w:sz w:val="20"/>
          <w:szCs w:val="20"/>
        </w:rPr>
        <w:t xml:space="preserve">, being able to replicate in the </w:t>
      </w:r>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ulliam and Dushoff 2009)</w:t>
      </w:r>
      <w:r w:rsidR="00963116" w:rsidRPr="001A0ED1">
        <w:rPr>
          <w:rFonts w:ascii="Arial" w:hAnsi="Arial" w:cs="Arial"/>
          <w:sz w:val="20"/>
          <w:szCs w:val="20"/>
        </w:rPr>
        <w:fldChar w:fldCharType="end"/>
      </w:r>
      <w:r w:rsidR="00DF2016">
        <w:rPr>
          <w:rFonts w:ascii="Arial" w:hAnsi="Arial" w:cs="Arial"/>
          <w:sz w:val="20"/>
          <w:szCs w:val="20"/>
        </w:rPr>
        <w:t xml:space="preserve"> have been suggested to play a role in viral </w:t>
      </w:r>
      <w:proofErr w:type="spellStart"/>
      <w:r w:rsidR="00DF2016">
        <w:rPr>
          <w:rFonts w:ascii="Arial" w:hAnsi="Arial" w:cs="Arial"/>
          <w:sz w:val="20"/>
          <w:szCs w:val="20"/>
        </w:rPr>
        <w:t>spilloover</w:t>
      </w:r>
      <w:proofErr w:type="spellEnd"/>
      <w:r w:rsidR="00DF2016">
        <w:rPr>
          <w:rFonts w:ascii="Arial" w:hAnsi="Arial" w:cs="Arial"/>
          <w:sz w:val="20"/>
          <w:szCs w:val="20"/>
        </w:rPr>
        <w:t xml:space="preserve"> into novel species</w:t>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Mollentz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Guth et al. 2019)</w:t>
      </w:r>
      <w:r w:rsidR="00DF0A72" w:rsidRPr="001A0ED1">
        <w:rPr>
          <w:rFonts w:ascii="Arial" w:hAnsi="Arial" w:cs="Arial"/>
          <w:sz w:val="20"/>
          <w:szCs w:val="20"/>
        </w:rPr>
        <w:fldChar w:fldCharType="end"/>
      </w:r>
      <w:r w:rsidR="00963116" w:rsidRPr="001A0ED1">
        <w:rPr>
          <w:rFonts w:ascii="Arial" w:hAnsi="Arial" w:cs="Arial"/>
          <w:sz w:val="20"/>
          <w:szCs w:val="20"/>
        </w:rPr>
        <w:t>and more recently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xml:space="preserve">. Phylogeny is likely to capture a broad range of host biological traits that </w:t>
      </w:r>
      <w:proofErr w:type="spellStart"/>
      <w:r w:rsidR="00DF2016">
        <w:rPr>
          <w:rFonts w:ascii="Arial" w:hAnsi="Arial" w:cs="Arial"/>
          <w:sz w:val="20"/>
          <w:szCs w:val="20"/>
        </w:rPr>
        <w:t>faciliate</w:t>
      </w:r>
      <w:proofErr w:type="spellEnd"/>
      <w:r w:rsidR="00963116" w:rsidRPr="001A0ED1">
        <w:rPr>
          <w:rFonts w:ascii="Arial" w:hAnsi="Arial" w:cs="Arial"/>
          <w:sz w:val="20"/>
          <w:szCs w:val="20"/>
        </w:rPr>
        <w:t xml:space="preserv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Olival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r w:rsidR="00DF0A72" w:rsidRPr="001A0ED1">
        <w:rPr>
          <w:rFonts w:ascii="Arial" w:hAnsi="Arial" w:cs="Arial"/>
          <w:sz w:val="20"/>
          <w:szCs w:val="20"/>
        </w:rPr>
        <w:t xml:space="preserve">Whilst these host and viral factors are vitally </w:t>
      </w:r>
      <w:r w:rsidR="002A07D2" w:rsidRPr="001A0ED1">
        <w:rPr>
          <w:rFonts w:ascii="Arial" w:hAnsi="Arial" w:cs="Arial"/>
          <w:sz w:val="20"/>
          <w:szCs w:val="20"/>
        </w:rPr>
        <w:t>importan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r>
      <w:r w:rsidR="00A12C22" w:rsidRPr="001A0ED1">
        <w:rPr>
          <w:rFonts w:ascii="Arial" w:hAnsi="Arial" w:cs="Arial"/>
          <w:sz w:val="20"/>
          <w:szCs w:val="20"/>
        </w:rPr>
        <w:fldChar w:fldCharType="separate"/>
      </w:r>
      <w:r w:rsidR="00A12C22" w:rsidRPr="001A0ED1">
        <w:rPr>
          <w:rFonts w:ascii="Arial" w:hAnsi="Arial" w:cs="Arial"/>
          <w:sz w:val="20"/>
          <w:szCs w:val="20"/>
        </w:rPr>
        <w:t>(Engering et al. 2013, Borremans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r w:rsidR="00DF2016">
        <w:rPr>
          <w:rFonts w:ascii="Arial" w:hAnsi="Arial" w:cs="Arial"/>
          <w:sz w:val="20"/>
          <w:szCs w:val="20"/>
        </w:rPr>
        <w:t xml:space="preserve"> </w:t>
      </w:r>
      <w:r w:rsidR="00C73CA8" w:rsidRPr="00AA6AB3">
        <w:rPr>
          <w:rFonts w:ascii="Arial" w:hAnsi="Arial" w:cs="Arial"/>
          <w:sz w:val="20"/>
          <w:szCs w:val="20"/>
        </w:rPr>
        <w:t xml:space="preserve">Whilst there has been much investigation of specific </w:t>
      </w:r>
      <w:r w:rsidR="00C73CA8">
        <w:rPr>
          <w:rFonts w:ascii="Arial" w:hAnsi="Arial" w:cs="Arial"/>
          <w:sz w:val="20"/>
          <w:szCs w:val="20"/>
        </w:rPr>
        <w:t xml:space="preserve">pathogen and host traits </w:t>
      </w:r>
      <w:r w:rsidR="00C73CA8" w:rsidRPr="00AA6AB3">
        <w:rPr>
          <w:rFonts w:ascii="Arial" w:hAnsi="Arial" w:cs="Arial"/>
          <w:sz w:val="20"/>
          <w:szCs w:val="20"/>
        </w:rPr>
        <w:t xml:space="preserve">involved in </w:t>
      </w:r>
      <w:commentRangeStart w:id="1"/>
      <w:commentRangeEnd w:id="1"/>
      <w:r w:rsidR="00C73CA8" w:rsidRPr="00BE501D">
        <w:rPr>
          <w:rFonts w:ascii="Arial" w:hAnsi="Arial" w:cs="Arial"/>
          <w:sz w:val="20"/>
          <w:szCs w:val="20"/>
        </w:rPr>
        <w:commentReference w:id="1"/>
      </w:r>
      <w:r w:rsidR="00C73CA8" w:rsidRPr="00AA6AB3">
        <w:rPr>
          <w:rFonts w:ascii="Arial" w:hAnsi="Arial" w:cs="Arial"/>
          <w:sz w:val="20"/>
          <w:szCs w:val="20"/>
        </w:rPr>
        <w:t>cross species transmission, there has been little research on the interplay between host and pathogen</w:t>
      </w:r>
      <w:r w:rsidR="00C73CA8">
        <w:rPr>
          <w:rFonts w:ascii="Arial" w:hAnsi="Arial" w:cs="Arial"/>
          <w:sz w:val="20"/>
          <w:szCs w:val="20"/>
        </w:rPr>
        <w:t xml:space="preserve"> in disease spillover models </w:t>
      </w:r>
      <w:r w:rsidR="00C73CA8">
        <w:rPr>
          <w:rFonts w:ascii="Arial" w:hAnsi="Arial" w:cs="Arial"/>
          <w:b/>
          <w:bCs/>
          <w:sz w:val="20"/>
          <w:szCs w:val="20"/>
        </w:rPr>
        <w:t>figx</w:t>
      </w:r>
      <w:r w:rsidR="00C73CA8">
        <w:rPr>
          <w:rFonts w:ascii="Arial" w:hAnsi="Arial" w:cs="Arial"/>
          <w:sz w:val="20"/>
          <w:szCs w:val="20"/>
        </w:rPr>
        <w:t>.</w:t>
      </w:r>
      <w:r w:rsidR="003D7FA5">
        <w:rPr>
          <w:rFonts w:ascii="Arial" w:hAnsi="Arial" w:cs="Arial"/>
          <w:sz w:val="20"/>
          <w:szCs w:val="20"/>
        </w:rPr>
        <w:t xml:space="preserve"> We believe there is a knowledge gap when it comes to the role of disease </w:t>
      </w:r>
      <w:proofErr w:type="spellStart"/>
      <w:r w:rsidR="003D7FA5">
        <w:rPr>
          <w:rFonts w:ascii="Arial" w:hAnsi="Arial" w:cs="Arial"/>
          <w:sz w:val="20"/>
          <w:szCs w:val="20"/>
        </w:rPr>
        <w:t>pathogeneis</w:t>
      </w:r>
      <w:proofErr w:type="spellEnd"/>
      <w:r w:rsidR="003D7FA5">
        <w:rPr>
          <w:rFonts w:ascii="Arial" w:hAnsi="Arial" w:cs="Arial"/>
          <w:sz w:val="20"/>
          <w:szCs w:val="20"/>
        </w:rPr>
        <w:t xml:space="preserve"> in </w:t>
      </w:r>
      <w:r w:rsidR="00DF2016">
        <w:rPr>
          <w:rFonts w:ascii="Arial" w:hAnsi="Arial" w:cs="Arial"/>
          <w:sz w:val="20"/>
          <w:szCs w:val="20"/>
        </w:rPr>
        <w:t xml:space="preserve">viral </w:t>
      </w:r>
      <w:r w:rsidR="003D7FA5">
        <w:rPr>
          <w:rFonts w:ascii="Arial" w:hAnsi="Arial" w:cs="Arial"/>
          <w:sz w:val="20"/>
          <w:szCs w:val="20"/>
        </w:rPr>
        <w:t>spillover.</w:t>
      </w:r>
    </w:p>
    <w:p w14:paraId="66BE4266" w14:textId="3EFE6838" w:rsidR="00C11DC6" w:rsidRDefault="00C73CA8" w:rsidP="00AA6AB3">
      <w:pPr>
        <w:spacing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94080" behindDoc="0" locked="0" layoutInCell="1" allowOverlap="1" wp14:anchorId="5CE74BAD" wp14:editId="0E95B4C6">
                <wp:simplePos x="0" y="0"/>
                <wp:positionH relativeFrom="column">
                  <wp:posOffset>-48895</wp:posOffset>
                </wp:positionH>
                <wp:positionV relativeFrom="paragraph">
                  <wp:posOffset>341</wp:posOffset>
                </wp:positionV>
                <wp:extent cx="5645426" cy="4055166"/>
                <wp:effectExtent l="0" t="0" r="12700" b="21590"/>
                <wp:wrapTopAndBottom/>
                <wp:docPr id="257" name="Group 257"/>
                <wp:cNvGraphicFramePr/>
                <a:graphic xmlns:a="http://schemas.openxmlformats.org/drawingml/2006/main">
                  <a:graphicData uri="http://schemas.microsoft.com/office/word/2010/wordprocessingGroup">
                    <wpg:wgp>
                      <wpg:cNvGrpSpPr/>
                      <wpg:grpSpPr>
                        <a:xfrm>
                          <a:off x="0" y="0"/>
                          <a:ext cx="5645426" cy="4055166"/>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009768" y="604276"/>
                              <a:ext cx="2226413" cy="1184744"/>
                            </a:xfrm>
                            <a:prstGeom prst="ellipse">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282025" y="604284"/>
                              <a:ext cx="2186389" cy="1184744"/>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3" y="617517"/>
                            <a:ext cx="1247775" cy="269875"/>
                          </a:xfrm>
                          <a:prstGeom prst="rect">
                            <a:avLst/>
                          </a:prstGeom>
                          <a:solidFill>
                            <a:srgbClr val="FFFFFF"/>
                          </a:solidFill>
                          <a:ln w="9525">
                            <a:solidFill>
                              <a:srgbClr val="000000"/>
                            </a:solidFill>
                            <a:miter lim="800000"/>
                            <a:headEnd/>
                            <a:tailEnd/>
                          </a:ln>
                        </wps:spPr>
                        <wps:txbx>
                          <w:txbxContent>
                            <w:p w14:paraId="5606D83D" w14:textId="20A77EFC" w:rsidR="00B73B72" w:rsidRDefault="00B73B72">
                              <w: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86940" y="2232561"/>
                            <a:ext cx="779145" cy="309880"/>
                          </a:xfrm>
                          <a:prstGeom prst="rect">
                            <a:avLst/>
                          </a:prstGeom>
                          <a:solidFill>
                            <a:srgbClr val="FFFFFF"/>
                          </a:solidFill>
                          <a:ln w="9525">
                            <a:solidFill>
                              <a:srgbClr val="000000"/>
                            </a:solidFill>
                            <a:miter lim="800000"/>
                            <a:headEnd/>
                            <a:tailEnd/>
                          </a:ln>
                        </wps:spPr>
                        <wps:txbx>
                          <w:txbxContent>
                            <w:p w14:paraId="15C1DC3F" w14:textId="7D46D6E1" w:rsidR="00B73B72" w:rsidRPr="00BE501D" w:rsidRDefault="00B73B72" w:rsidP="00B73B72">
                              <w:pPr>
                                <w:rPr>
                                  <w:lang w:val="en-GB"/>
                                </w:rPr>
                              </w:pPr>
                              <w:r>
                                <w:rPr>
                                  <w:lang w:val="en-GB"/>
                                </w:rPr>
                                <w:t>Pathology</w:t>
                              </w:r>
                            </w:p>
                          </w:txbxContent>
                        </wps:txbx>
                        <wps:bodyPr rot="0" vert="horz" wrap="square" lIns="91440" tIns="45720" rIns="91440" bIns="45720" anchor="t" anchorCtr="0">
                          <a:noAutofit/>
                        </wps:bodyPr>
                      </wps:wsp>
                      <wps:wsp>
                        <wps:cNvPr id="58" name="Text Box 2"/>
                        <wps:cNvSpPr txBox="1">
                          <a:spLocks noChangeArrowheads="1"/>
                        </wps:cNvSpPr>
                        <wps:spPr bwMode="auto">
                          <a:xfrm>
                            <a:off x="1270659" y="1650670"/>
                            <a:ext cx="874395" cy="309880"/>
                          </a:xfrm>
                          <a:prstGeom prst="rect">
                            <a:avLst/>
                          </a:prstGeom>
                          <a:solidFill>
                            <a:srgbClr val="FFFFFF"/>
                          </a:solidFill>
                          <a:ln w="9525">
                            <a:solidFill>
                              <a:srgbClr val="000000"/>
                            </a:solidFill>
                            <a:miter lim="800000"/>
                            <a:headEnd/>
                            <a:tailEnd/>
                          </a:ln>
                        </wps:spPr>
                        <wps:txbx>
                          <w:txbxContent>
                            <w:p w14:paraId="38A36E37" w14:textId="6B42466A" w:rsidR="00B73B72" w:rsidRPr="00BE501D" w:rsidRDefault="00B73B72" w:rsidP="00B73B72">
                              <w:pPr>
                                <w:rPr>
                                  <w:lang w:val="en-GB"/>
                                </w:rPr>
                              </w:pPr>
                              <w:r>
                                <w:rPr>
                                  <w:lang w:val="en-GB"/>
                                </w:rPr>
                                <w:t>Viral 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301340" y="1650670"/>
                            <a:ext cx="922020" cy="269875"/>
                          </a:xfrm>
                          <a:prstGeom prst="rect">
                            <a:avLst/>
                          </a:prstGeom>
                          <a:solidFill>
                            <a:srgbClr val="FFFFFF"/>
                          </a:solidFill>
                          <a:ln w="9525">
                            <a:solidFill>
                              <a:srgbClr val="000000"/>
                            </a:solidFill>
                            <a:miter lim="800000"/>
                            <a:headEnd/>
                            <a:tailEnd/>
                          </a:ln>
                        </wps:spPr>
                        <wps:txbx>
                          <w:txbxContent>
                            <w:p w14:paraId="3F62932A" w14:textId="084E6205" w:rsidR="00B73B72" w:rsidRPr="00BE501D" w:rsidRDefault="00B73B72" w:rsidP="00B73B72">
                              <w:pPr>
                                <w:rPr>
                                  <w:lang w:val="en-GB"/>
                                </w:rPr>
                              </w:pPr>
                              <w:r>
                                <w:rPr>
                                  <w:lang w:val="en-GB"/>
                                </w:rPr>
                                <w:t>Host Traits</w:t>
                              </w:r>
                            </w:p>
                          </w:txbxContent>
                        </wps:txbx>
                        <wps:bodyPr rot="0" vert="horz" wrap="square" lIns="91440" tIns="45720" rIns="91440" bIns="45720" anchor="t" anchorCtr="0">
                          <a:noAutofit/>
                        </wps:bodyPr>
                      </wps:wsp>
                    </wpg:wgp>
                  </a:graphicData>
                </a:graphic>
              </wp:anchor>
            </w:drawing>
          </mc:Choice>
          <mc:Fallback>
            <w:pict>
              <v:group w14:anchorId="5CE74BAD" id="Group 257" o:spid="_x0000_s1026" style="position:absolute;margin-left:-3.85pt;margin-top:.05pt;width:444.5pt;height:319.3pt;z-index:251694080" coordsize="56454,40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">
                <v:group id="Group 55" o:spid="_x0000_s1027"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8"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" filled="f" strokecolor="#70ad47 [3209]" strokeweight="1pt"/>
                  <v:oval id="Oval 52" o:spid="_x0000_s1029" style="position:absolute;left:10097;top:6042;width:222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" filled="f" strokecolor="#ed7d31 [3205]" strokeweight="1pt">
                    <v:stroke joinstyle="miter"/>
                  </v:oval>
                  <v:oval id="Oval 53" o:spid="_x0000_s1030" style="position:absolute;left:22820;top:6042;width:218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" filled="f" strokecolor="#1f3763 [1604]" strokeweight="1pt">
                    <v:stroke joinstyle="miter"/>
                  </v:oval>
                  <v:roundrect id="Rectangle: Rounded Corners 54" o:spid="_x0000_s1031"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" filled="f" strokecolor="red" strokeweight="1pt">
                    <v:stroke joinstyle="miter"/>
                  </v:roundrect>
                </v:group>
                <v:shapetype id="_x0000_t202" coordsize="21600,21600" o:spt="202" path="m,l,21600r21600,l21600,xe">
                  <v:stroke joinstyle="miter"/>
                  <v:path gradientshapeok="t" o:connecttype="rect"/>
                </v:shapetype>
                <v:shape id="_x0000_s1032" type="#_x0000_t202" style="position:absolute;left:10331;top:6175;width:12478;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">
                  <v:textbox>
                    <w:txbxContent>
                      <w:p w14:paraId="5606D83D" w14:textId="20A77EFC" w:rsidR="00B73B72" w:rsidRDefault="00B73B72">
                        <w:r>
                          <w:t>Ecological Drivers</w:t>
                        </w:r>
                      </w:p>
                    </w:txbxContent>
                  </v:textbox>
                </v:shape>
                <v:shape id="_x0000_s1033" type="#_x0000_t202" style="position:absolute;left:23869;top:22325;width:7791;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15C1DC3F" w14:textId="7D46D6E1" w:rsidR="00B73B72" w:rsidRPr="00BE501D" w:rsidRDefault="00B73B72" w:rsidP="00B73B72">
                        <w:pPr>
                          <w:rPr>
                            <w:lang w:val="en-GB"/>
                          </w:rPr>
                        </w:pPr>
                        <w:r>
                          <w:rPr>
                            <w:lang w:val="en-GB"/>
                          </w:rPr>
                          <w:t>Pathology</w:t>
                        </w:r>
                      </w:p>
                    </w:txbxContent>
                  </v:textbox>
                </v:shape>
                <v:shape id="_x0000_s1034" type="#_x0000_t202" style="position:absolute;left:12706;top:16506;width:8744;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">
                  <v:textbox>
                    <w:txbxContent>
                      <w:p w14:paraId="38A36E37" w14:textId="6B42466A" w:rsidR="00B73B72" w:rsidRPr="00BE501D" w:rsidRDefault="00B73B72" w:rsidP="00B73B72">
                        <w:pPr>
                          <w:rPr>
                            <w:lang w:val="en-GB"/>
                          </w:rPr>
                        </w:pPr>
                        <w:r>
                          <w:rPr>
                            <w:lang w:val="en-GB"/>
                          </w:rPr>
                          <w:t>Viral Traits</w:t>
                        </w:r>
                      </w:p>
                    </w:txbxContent>
                  </v:textbox>
                </v:shape>
                <v:shape id="_x0000_s1035" type="#_x0000_t202" style="position:absolute;left:33013;top:16506;width:9220;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">
                  <v:textbox>
                    <w:txbxContent>
                      <w:p w14:paraId="3F62932A" w14:textId="084E6205" w:rsidR="00B73B72" w:rsidRPr="00BE501D" w:rsidRDefault="00B73B72" w:rsidP="00B73B72">
                        <w:pPr>
                          <w:rPr>
                            <w:lang w:val="en-GB"/>
                          </w:rPr>
                        </w:pPr>
                        <w:r>
                          <w:rPr>
                            <w:lang w:val="en-GB"/>
                          </w:rPr>
                          <w:t>Host Traits</w:t>
                        </w:r>
                      </w:p>
                    </w:txbxContent>
                  </v:textbox>
                </v:shape>
                <w10:wrap type="topAndBottom"/>
              </v:group>
            </w:pict>
          </mc:Fallback>
        </mc:AlternateContent>
      </w:r>
      <w:r w:rsidR="003D7FA5">
        <w:rPr>
          <w:rFonts w:ascii="Arial" w:hAnsi="Arial" w:cs="Arial"/>
          <w:sz w:val="20"/>
          <w:szCs w:val="20"/>
        </w:rPr>
        <w:t>T</w:t>
      </w:r>
      <w:r w:rsidR="00BD65F0" w:rsidRPr="00AA6AB3">
        <w:rPr>
          <w:rFonts w:ascii="Arial" w:hAnsi="Arial" w:cs="Arial"/>
          <w:sz w:val="20"/>
          <w:szCs w:val="20"/>
        </w:rPr>
        <w:t xml:space="preserve">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2"/>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00BD65F0"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00BD65F0" w:rsidRPr="00AA6AB3">
        <w:rPr>
          <w:rFonts w:ascii="Arial" w:hAnsi="Arial" w:cs="Arial"/>
          <w:sz w:val="20"/>
          <w:szCs w:val="20"/>
        </w:rPr>
        <w:t xml:space="preserve"> but it has proven </w:t>
      </w:r>
      <w:commentRangeEnd w:id="2"/>
      <w:r w:rsidR="00C34951">
        <w:rPr>
          <w:rStyle w:val="CommentReference"/>
        </w:rPr>
        <w:commentReference w:id="2"/>
      </w:r>
      <w:r w:rsidR="00BD65F0"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00BD65F0" w:rsidRPr="00AA6AB3">
        <w:rPr>
          <w:rFonts w:ascii="Arial" w:hAnsi="Arial" w:cs="Arial"/>
          <w:sz w:val="20"/>
          <w:szCs w:val="20"/>
        </w:rPr>
        <w:t>. </w:t>
      </w:r>
    </w:p>
    <w:p w14:paraId="62EF50BE" w14:textId="6349342C" w:rsidR="00913D22" w:rsidRDefault="00C67E1D" w:rsidP="00AA6AB3">
      <w:pPr>
        <w:spacing w:line="480" w:lineRule="auto"/>
        <w:rPr>
          <w:rFonts w:ascii="Arial" w:hAnsi="Arial" w:cs="Arial"/>
          <w:sz w:val="20"/>
          <w:szCs w:val="20"/>
        </w:rPr>
      </w:pPr>
      <w:r>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 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3"/>
      <w:commentRangeStart w:id="4"/>
      <w:r w:rsidR="00C11DC6">
        <w:rPr>
          <w:rFonts w:ascii="Arial" w:hAnsi="Arial" w:cs="Arial"/>
          <w:sz w:val="20"/>
          <w:szCs w:val="20"/>
        </w:rPr>
        <w:t xml:space="preserve">determining whether disease spread can occur in the ‘recipient’ </w:t>
      </w:r>
      <w:commentRangeEnd w:id="3"/>
      <w:r w:rsidR="00C11DC6">
        <w:rPr>
          <w:rStyle w:val="CommentReference"/>
        </w:rPr>
        <w:commentReference w:id="3"/>
      </w:r>
      <w:commentRangeEnd w:id="4"/>
      <w:r w:rsidR="00CD44B5">
        <w:rPr>
          <w:rStyle w:val="CommentReference"/>
        </w:rPr>
        <w:commentReference w:id="4"/>
      </w:r>
      <w:r w:rsidR="00C11DC6">
        <w:rPr>
          <w:rFonts w:ascii="Arial" w:hAnsi="Arial" w:cs="Arial"/>
          <w:sz w:val="20"/>
          <w:szCs w:val="20"/>
        </w:rPr>
        <w:t xml:space="preserve">host </w:t>
      </w:r>
      <w:r w:rsidR="002A07D2">
        <w:rPr>
          <w:rFonts w:ascii="Arial" w:hAnsi="Arial" w:cs="Arial"/>
          <w:sz w:val="20"/>
          <w:szCs w:val="20"/>
        </w:rPr>
        <w:t>species</w:t>
      </w:r>
    </w:p>
    <w:p w14:paraId="77F03921" w14:textId="41EBDB1F"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The important steps in a viral lifecycle in a host are:</w:t>
      </w:r>
    </w:p>
    <w:p w14:paraId="55CC9F9F" w14:textId="3B353B5A"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4CB54AFA"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lastRenderedPageBreak/>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18F9872B"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178416DD"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69BBD530"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Shedding/secondary transmission</w:t>
      </w:r>
    </w:p>
    <w:p w14:paraId="2EA0DED6" w14:textId="4741FEF8" w:rsidR="005A1D0D" w:rsidRDefault="003C6071" w:rsidP="005A1D0D">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729920" behindDoc="0" locked="0" layoutInCell="1" allowOverlap="1" wp14:anchorId="49DF53AC" wp14:editId="083767E6">
                <wp:simplePos x="0" y="0"/>
                <wp:positionH relativeFrom="column">
                  <wp:posOffset>641268</wp:posOffset>
                </wp:positionH>
                <wp:positionV relativeFrom="paragraph">
                  <wp:posOffset>108775</wp:posOffset>
                </wp:positionV>
                <wp:extent cx="4981334" cy="3452495"/>
                <wp:effectExtent l="0" t="0" r="10160" b="14605"/>
                <wp:wrapTopAndBottom/>
                <wp:docPr id="256" name="Group 256"/>
                <wp:cNvGraphicFramePr/>
                <a:graphic xmlns:a="http://schemas.openxmlformats.org/drawingml/2006/main">
                  <a:graphicData uri="http://schemas.microsoft.com/office/word/2010/wordprocessingGroup">
                    <wpg:wgp>
                      <wpg:cNvGrpSpPr/>
                      <wpg:grpSpPr>
                        <a:xfrm>
                          <a:off x="0" y="0"/>
                          <a:ext cx="4981334" cy="3452495"/>
                          <a:chOff x="0" y="0"/>
                          <a:chExt cx="4981334" cy="3452495"/>
                        </a:xfrm>
                      </wpg:grpSpPr>
                      <wps:wsp>
                        <wps:cNvPr id="2" name="Rectangle 2"/>
                        <wps:cNvSpPr/>
                        <wps:spPr>
                          <a:xfrm>
                            <a:off x="0" y="0"/>
                            <a:ext cx="4981334" cy="3452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1" name="Group 211"/>
                        <wpg:cNvGrpSpPr/>
                        <wpg:grpSpPr>
                          <a:xfrm>
                            <a:off x="617516" y="130628"/>
                            <a:ext cx="3610304" cy="3317125"/>
                            <a:chOff x="0" y="0"/>
                            <a:chExt cx="3823190" cy="3783719"/>
                          </a:xfrm>
                        </wpg:grpSpPr>
                        <pic:pic xmlns:pic="http://schemas.openxmlformats.org/drawingml/2006/picture">
                          <pic:nvPicPr>
                            <pic:cNvPr id="212" name="Graphic 212" descr="Goat outline"/>
                            <pic:cNvPicPr>
                              <a:picLocks noChangeAspect="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flipH="1">
                              <a:off x="484360" y="900819"/>
                              <a:ext cx="3338830" cy="2882900"/>
                            </a:xfrm>
                            <a:prstGeom prst="rect">
                              <a:avLst/>
                            </a:prstGeom>
                          </pic:spPr>
                        </pic:pic>
                        <pic:pic xmlns:pic="http://schemas.openxmlformats.org/drawingml/2006/picture">
                          <pic:nvPicPr>
                            <pic:cNvPr id="213" name="Graphic 213"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67489" y="2372007"/>
                              <a:ext cx="277495" cy="277495"/>
                            </a:xfrm>
                            <a:prstGeom prst="rect">
                              <a:avLst/>
                            </a:prstGeom>
                          </pic:spPr>
                        </pic:pic>
                        <pic:pic xmlns:pic="http://schemas.openxmlformats.org/drawingml/2006/picture">
                          <pic:nvPicPr>
                            <pic:cNvPr id="214" name="Graphic 214"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1145263"/>
                              <a:ext cx="277495" cy="277495"/>
                            </a:xfrm>
                            <a:prstGeom prst="rect">
                              <a:avLst/>
                            </a:prstGeom>
                          </pic:spPr>
                        </pic:pic>
                        <pic:pic xmlns:pic="http://schemas.openxmlformats.org/drawingml/2006/picture">
                          <pic:nvPicPr>
                            <pic:cNvPr id="215" name="Graphic 215"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562131" y="2512336"/>
                              <a:ext cx="167005" cy="167005"/>
                            </a:xfrm>
                            <a:prstGeom prst="rect">
                              <a:avLst/>
                            </a:prstGeom>
                          </pic:spPr>
                        </pic:pic>
                        <pic:pic xmlns:pic="http://schemas.openxmlformats.org/drawingml/2006/picture">
                          <pic:nvPicPr>
                            <pic:cNvPr id="216" name="Graphic 216"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951022" y="2512336"/>
                              <a:ext cx="167005" cy="167005"/>
                            </a:xfrm>
                            <a:prstGeom prst="rect">
                              <a:avLst/>
                            </a:prstGeom>
                          </pic:spPr>
                        </pic:pic>
                        <pic:pic xmlns:pic="http://schemas.openxmlformats.org/drawingml/2006/picture">
                          <pic:nvPicPr>
                            <pic:cNvPr id="218" name="Graphic 218"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435382" y="2118510"/>
                              <a:ext cx="167005" cy="167005"/>
                            </a:xfrm>
                            <a:prstGeom prst="rect">
                              <a:avLst/>
                            </a:prstGeom>
                          </pic:spPr>
                        </pic:pic>
                        <wpg:grpSp>
                          <wpg:cNvPr id="219" name="Group 219"/>
                          <wpg:cNvGrpSpPr/>
                          <wpg:grpSpPr>
                            <a:xfrm>
                              <a:off x="22634" y="0"/>
                              <a:ext cx="3703440" cy="2688879"/>
                              <a:chOff x="0" y="0"/>
                              <a:chExt cx="3703440" cy="2688879"/>
                            </a:xfrm>
                          </wpg:grpSpPr>
                          <wpg:grpSp>
                            <wpg:cNvPr id="220" name="Group 220"/>
                            <wpg:cNvGrpSpPr/>
                            <wpg:grpSpPr>
                              <a:xfrm>
                                <a:off x="1815220" y="0"/>
                                <a:ext cx="1888220" cy="2192772"/>
                                <a:chOff x="0" y="0"/>
                                <a:chExt cx="1888220" cy="2192772"/>
                              </a:xfrm>
                            </wpg:grpSpPr>
                            <wpg:grpSp>
                              <wpg:cNvPr id="221" name="Group 221"/>
                              <wpg:cNvGrpSpPr/>
                              <wpg:grpSpPr>
                                <a:xfrm>
                                  <a:off x="389299" y="0"/>
                                  <a:ext cx="1498921" cy="1510496"/>
                                  <a:chOff x="0" y="0"/>
                                  <a:chExt cx="1498921" cy="1510496"/>
                                </a:xfrm>
                              </wpg:grpSpPr>
                              <wpg:grpSp>
                                <wpg:cNvPr id="222" name="Group 222"/>
                                <wpg:cNvGrpSpPr/>
                                <wpg:grpSpPr>
                                  <a:xfrm>
                                    <a:off x="358815" y="746567"/>
                                    <a:ext cx="758142" cy="457200"/>
                                    <a:chOff x="0" y="0"/>
                                    <a:chExt cx="758142" cy="457200"/>
                                  </a:xfrm>
                                </wpg:grpSpPr>
                                <wps:wsp>
                                  <wps:cNvPr id="223" name="Rectangle: Rounded Corners 223"/>
                                  <wps:cNvSpPr/>
                                  <wps:spPr>
                                    <a:xfrm>
                                      <a:off x="0"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Rounded Corners 224"/>
                                  <wps:cNvSpPr/>
                                  <wps:spPr>
                                    <a:xfrm>
                                      <a:off x="254643" y="0"/>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Rounded Corners 225"/>
                                  <wps:cNvSpPr/>
                                  <wps:spPr>
                                    <a:xfrm>
                                      <a:off x="503499"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11574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59609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364603"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29" name="Graphic 229"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891251" y="619245"/>
                                    <a:ext cx="167005" cy="167005"/>
                                  </a:xfrm>
                                  <a:prstGeom prst="rect">
                                    <a:avLst/>
                                  </a:prstGeom>
                                </pic:spPr>
                              </pic:pic>
                              <wps:wsp>
                                <wps:cNvPr id="230" name="Oval 230"/>
                                <wps:cNvSpPr/>
                                <wps:spPr>
                                  <a:xfrm>
                                    <a:off x="0" y="0"/>
                                    <a:ext cx="1498921" cy="1510496"/>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Oval 231"/>
                              <wps:cNvSpPr/>
                              <wps:spPr>
                                <a:xfrm>
                                  <a:off x="0" y="2059663"/>
                                  <a:ext cx="121535" cy="133109"/>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Straight Connector 232"/>
                              <wps:cNvCnPr/>
                              <wps:spPr>
                                <a:xfrm flipH="1">
                                  <a:off x="0" y="719750"/>
                                  <a:ext cx="389299" cy="1398760"/>
                                </a:xfrm>
                                <a:prstGeom prst="line">
                                  <a:avLst/>
                                </a:prstGeom>
                                <a:noFill/>
                                <a:ln w="12700" cap="flat" cmpd="sng" algn="ctr">
                                  <a:solidFill>
                                    <a:sysClr val="windowText" lastClr="000000"/>
                                  </a:solidFill>
                                  <a:prstDash val="solid"/>
                                  <a:miter lim="800000"/>
                                </a:ln>
                                <a:effectLst/>
                              </wps:spPr>
                              <wps:bodyPr/>
                            </wps:wsp>
                            <wps:wsp>
                              <wps:cNvPr id="233" name="Straight Connector 233"/>
                              <wps:cNvCnPr/>
                              <wps:spPr>
                                <a:xfrm flipV="1">
                                  <a:off x="103717" y="1469947"/>
                                  <a:ext cx="1292310" cy="703216"/>
                                </a:xfrm>
                                <a:prstGeom prst="line">
                                  <a:avLst/>
                                </a:prstGeom>
                                <a:noFill/>
                                <a:ln w="12700" cap="flat" cmpd="sng" algn="ctr">
                                  <a:solidFill>
                                    <a:sysClr val="windowText" lastClr="000000"/>
                                  </a:solidFill>
                                  <a:prstDash val="solid"/>
                                  <a:miter lim="800000"/>
                                </a:ln>
                                <a:effectLst/>
                              </wps:spPr>
                              <wps:bodyPr/>
                            </wps:wsp>
                          </wpg:grpSp>
                          <wps:wsp>
                            <wps:cNvPr id="234" name="Arrow: Curved Down 234"/>
                            <wps:cNvSpPr/>
                            <wps:spPr>
                              <a:xfrm rot="2171624" flipV="1">
                                <a:off x="0" y="1683567"/>
                                <a:ext cx="887454" cy="202922"/>
                              </a:xfrm>
                              <a:prstGeom prst="curvedDown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Arrow: Curved Down 235"/>
                            <wps:cNvSpPr/>
                            <wps:spPr>
                              <a:xfrm rot="19879545" flipH="1" flipV="1">
                                <a:off x="339505" y="2378798"/>
                                <a:ext cx="919864" cy="177800"/>
                              </a:xfrm>
                              <a:prstGeom prst="curvedDownArrow">
                                <a:avLst>
                                  <a:gd name="adj1" fmla="val 25000"/>
                                  <a:gd name="adj2" fmla="val 62868"/>
                                  <a:gd name="adj3" fmla="val 25000"/>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Arrow: Right 236"/>
                            <wps:cNvSpPr/>
                            <wps:spPr>
                              <a:xfrm>
                                <a:off x="1941968" y="2169248"/>
                                <a:ext cx="48577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Arrow: Right 237"/>
                            <wps:cNvSpPr/>
                            <wps:spPr>
                              <a:xfrm rot="1952272">
                                <a:off x="1896701" y="2368801"/>
                                <a:ext cx="721856"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Arrow: Right 238"/>
                            <wps:cNvSpPr/>
                            <wps:spPr>
                              <a:xfrm rot="5117928">
                                <a:off x="1795003" y="2357261"/>
                                <a:ext cx="35716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Text Box 239"/>
                            <wps:cNvSpPr txBox="1"/>
                            <wps:spPr>
                              <a:xfrm>
                                <a:off x="258023" y="1548142"/>
                                <a:ext cx="330451" cy="276131"/>
                              </a:xfrm>
                              <a:prstGeom prst="rect">
                                <a:avLst/>
                              </a:prstGeom>
                              <a:noFill/>
                              <a:ln w="6350">
                                <a:noFill/>
                              </a:ln>
                            </wps:spPr>
                            <wps:txbx>
                              <w:txbxContent>
                                <w:p w14:paraId="34412712" w14:textId="77777777" w:rsidR="005A1D0D" w:rsidRPr="00504B49" w:rsidRDefault="005A1D0D" w:rsidP="005A1D0D">
                                  <w:pPr>
                                    <w:rPr>
                                      <w:lang w:val="en-GB"/>
                                    </w:rPr>
                                  </w:pPr>
                                  <w:r>
                                    <w:rPr>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2702459" y="2412748"/>
                                <a:ext cx="330451" cy="276131"/>
                              </a:xfrm>
                              <a:prstGeom prst="rect">
                                <a:avLst/>
                              </a:prstGeom>
                              <a:noFill/>
                              <a:ln w="6350">
                                <a:noFill/>
                              </a:ln>
                            </wps:spPr>
                            <wps:txbx>
                              <w:txbxContent>
                                <w:p w14:paraId="7631704A" w14:textId="77777777" w:rsidR="005A1D0D" w:rsidRPr="00504B49" w:rsidRDefault="005A1D0D" w:rsidP="005A1D0D">
                                  <w:pPr>
                                    <w:rPr>
                                      <w:lang w:val="en-GB"/>
                                    </w:rPr>
                                  </w:pPr>
                                  <w:r>
                                    <w:rPr>
                                      <w:lang w:val="en-G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a:off x="583948" y="2367481"/>
                                <a:ext cx="330451" cy="276131"/>
                              </a:xfrm>
                              <a:prstGeom prst="rect">
                                <a:avLst/>
                              </a:prstGeom>
                              <a:noFill/>
                              <a:ln w="6350">
                                <a:noFill/>
                              </a:ln>
                            </wps:spPr>
                            <wps:txbx>
                              <w:txbxContent>
                                <w:p w14:paraId="622BAF34" w14:textId="77777777" w:rsidR="005A1D0D" w:rsidRPr="00504B49" w:rsidRDefault="005A1D0D" w:rsidP="005A1D0D">
                                  <w:pPr>
                                    <w:rPr>
                                      <w:lang w:val="en-GB"/>
                                    </w:rPr>
                                  </w:pPr>
                                  <w:r>
                                    <w:rPr>
                                      <w:lang w:val="en-G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Text Box 242"/>
                            <wps:cNvSpPr txBox="1"/>
                            <wps:spPr>
                              <a:xfrm>
                                <a:off x="1941968" y="2236205"/>
                                <a:ext cx="330451" cy="276131"/>
                              </a:xfrm>
                              <a:prstGeom prst="rect">
                                <a:avLst/>
                              </a:prstGeom>
                              <a:noFill/>
                              <a:ln w="6350">
                                <a:noFill/>
                              </a:ln>
                            </wps:spPr>
                            <wps:txbx>
                              <w:txbxContent>
                                <w:p w14:paraId="6A9C0EC8" w14:textId="77777777" w:rsidR="005A1D0D" w:rsidRPr="00504B49" w:rsidRDefault="005A1D0D" w:rsidP="005A1D0D">
                                  <w:pPr>
                                    <w:rPr>
                                      <w:lang w:val="en-GB"/>
                                    </w:rPr>
                                  </w:pPr>
                                  <w:r>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Text Box 243"/>
                            <wps:cNvSpPr txBox="1"/>
                            <wps:spPr>
                              <a:xfrm>
                                <a:off x="2761307" y="466253"/>
                                <a:ext cx="330451" cy="276131"/>
                              </a:xfrm>
                              <a:prstGeom prst="rect">
                                <a:avLst/>
                              </a:prstGeom>
                              <a:noFill/>
                              <a:ln w="6350">
                                <a:noFill/>
                              </a:ln>
                            </wps:spPr>
                            <wps:txbx>
                              <w:txbxContent>
                                <w:p w14:paraId="330D326B" w14:textId="77777777" w:rsidR="005A1D0D" w:rsidRPr="00504B49" w:rsidRDefault="005A1D0D" w:rsidP="005A1D0D">
                                  <w:pPr>
                                    <w:rPr>
                                      <w:lang w:val="en-GB"/>
                                    </w:rPr>
                                  </w:pPr>
                                  <w:r>
                                    <w:rPr>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49DF53AC" id="Group 256" o:spid="_x0000_s1036" style="position:absolute;margin-left:50.5pt;margin-top:8.55pt;width:392.25pt;height:271.85pt;z-index:251729920" coordsize="49813,3452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">
                <v:rect id="Rectangle 2" o:spid="_x0000_s1037" style="position:absolute;width:49813;height:3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group id="Group 211" o:spid="_x0000_s1038" style="position:absolute;left:6175;top:1306;width:36103;height:33171" coordsize="38231,37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12" o:spid="_x0000_s1039" type="#_x0000_t75" alt="Goat outline" style="position:absolute;left:4843;top:9008;width:33388;height:288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">
                    <v:imagedata r:id="rId13" o:title="Goat outline"/>
                  </v:shape>
                  <v:shape id="Graphic 213" o:spid="_x0000_s1040" type="#_x0000_t75" alt="Covid-19 outline" style="position:absolute;left:1674;top:23720;width:2775;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">
                    <v:imagedata r:id="rId14" o:title="Covid-19 outline"/>
                  </v:shape>
                  <v:shape id="Graphic 214" o:spid="_x0000_s1041" type="#_x0000_t75" alt="Covid-19 outline" style="position:absolute;top:11452;width:2774;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KIrxAAAANwAAAAPAAAAZHJzL2Rvd25yZXYueG1sRI9Ba8JA&#10;FITvBf/D8gRvzUYr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BK4oivEAAAA3AAAAA8A&#10;AAAAAAAAAAAAAAAABwIAAGRycy9kb3ducmV2LnhtbFBLBQYAAAAAAwADALcAAAD4AgAAAAA=&#10;">
                    <v:imagedata r:id="rId14" o:title="Covid-19 outline"/>
                  </v:shape>
                  <v:shape id="Graphic 215" o:spid="_x0000_s1042" type="#_x0000_t75" alt="Covid-19 outline" style="position:absolute;left:25621;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AewxAAAANwAAAAPAAAAZHJzL2Rvd25yZXYueG1sRI9Ba8JA&#10;FITvBf/D8gRvzUaL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H30B7DEAAAA3AAAAA8A&#10;AAAAAAAAAAAAAAAABwIAAGRycy9kb3ducmV2LnhtbFBLBQYAAAAAAwADALcAAAD4AgAAAAA=&#10;">
                    <v:imagedata r:id="rId14" o:title="Covid-19 outline"/>
                  </v:shape>
                  <v:shape id="Graphic 216" o:spid="_x0000_s1043" type="#_x0000_t75" alt="Covid-19 outline" style="position:absolute;left:19510;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">
                    <v:imagedata r:id="rId14" o:title="Covid-19 outline"/>
                  </v:shape>
                  <v:shape id="Graphic 218" o:spid="_x0000_s1044" type="#_x0000_t75" alt="Covid-19 outline" style="position:absolute;left:24353;top:21185;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">
                    <v:imagedata r:id="rId14" o:title="Covid-19 outline"/>
                  </v:shape>
                  <v:group id="Group 219" o:spid="_x0000_s1045" style="position:absolute;left:226;width:37034;height:26888" coordsize="37034,2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Group 220" o:spid="_x0000_s1046" style="position:absolute;left:18152;width:18882;height:21927" coordsize="18882,21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21" o:spid="_x0000_s1047" style="position:absolute;left:3892;width:14990;height:15104" coordsize="14989,15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22" o:spid="_x0000_s1048" style="position:absolute;left:3588;top:7465;width:7581;height:4572" coordsize="7581,4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roundrect id="Rectangle: Rounded Corners 223" o:spid="_x0000_s1049" style="position:absolute;top:57;width:2546;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" filled="f" strokecolor="windowText" strokeweight="1pt">
                            <v:stroke joinstyle="miter"/>
                          </v:roundrect>
                          <v:roundrect id="Rectangle: Rounded Corners 224" o:spid="_x0000_s1050" style="position:absolute;left:2546;width:2546;height:45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NZTxQAAANwAAAAPAAAAZHJzL2Rvd25yZXYueG1sRI9RS8NA&#10;EITfBf/DsYJvds8o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AjWNZTxQAAANwAAAAP&#10;AAAAAAAAAAAAAAAAAAcCAABkcnMvZG93bnJldi54bWxQSwUGAAAAAAMAAwC3AAAA+QIAAAAA&#10;" filled="f" strokecolor="windowText" strokeweight="1pt">
                            <v:stroke joinstyle="miter"/>
                          </v:roundrect>
                          <v:roundrect id="Rectangle: Rounded Corners 225" o:spid="_x0000_s1051" style="position:absolute;left:5034;top:57;width:2547;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HPIxQAAANwAAAAPAAAAZHJzL2Rvd25yZXYueG1sRI9RS8NA&#10;EITfBf/DsYJvds+I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BMFHPIxQAAANwAAAAP&#10;AAAAAAAAAAAAAAAAAAcCAABkcnMvZG93bnJldi54bWxQSwUGAAAAAAMAAwC3AAAA+QIAAAAA&#10;" filled="f" strokecolor="windowText" strokeweight="1pt">
                            <v:stroke joinstyle="miter"/>
                          </v:roundrect>
                          <v:oval id="Oval 226" o:spid="_x0000_s1052" style="position:absolute;left:1157;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" fillcolor="windowText" strokeweight="1pt">
                            <v:stroke joinstyle="miter"/>
                          </v:oval>
                          <v:oval id="Oval 227" o:spid="_x0000_s1053" style="position:absolute;left:5960;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" fillcolor="windowText" strokeweight="1pt">
                            <v:stroke joinstyle="miter"/>
                          </v:oval>
                          <v:oval id="Oval 228" o:spid="_x0000_s1054" style="position:absolute;left:3646;top:1678;width:520;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" fillcolor="windowText" strokeweight="1pt">
                            <v:stroke joinstyle="miter"/>
                          </v:oval>
                        </v:group>
                        <v:shape id="Graphic 229" o:spid="_x0000_s1055" type="#_x0000_t75" alt="Covid-19 outline" style="position:absolute;left:8912;top:6192;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">
                          <v:imagedata r:id="rId14" o:title="Covid-19 outline"/>
                        </v:shape>
                        <v:oval id="Oval 230" o:spid="_x0000_s1056" style="position:absolute;width:14989;height:1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" filled="f" strokecolor="windowText" strokeweight="1pt">
                          <v:stroke joinstyle="miter"/>
                        </v:oval>
                      </v:group>
                      <v:oval id="Oval 231" o:spid="_x0000_s1057" style="position:absolute;top:20596;width:1215;height:1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" filled="f" strokecolor="windowText" strokeweight="1pt">
                        <v:stroke joinstyle="miter"/>
                      </v:oval>
                      <v:line id="Straight Connector 232" o:spid="_x0000_s1058" style="position:absolute;flip:x;visibility:visible;mso-wrap-style:square" from="0,7197" to="3892,2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" strokecolor="windowText" strokeweight="1pt">
                        <v:stroke joinstyle="miter"/>
                      </v:line>
                      <v:line id="Straight Connector 233" o:spid="_x0000_s1059" style="position:absolute;flip:y;visibility:visible;mso-wrap-style:square" from="1037,14699" to="13960,21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" strokecolor="windowText" strokeweight="1pt">
                        <v:stroke joinstyle="miter"/>
                      </v:lin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34" o:spid="_x0000_s1060" type="#_x0000_t105" style="position:absolute;top:16835;width:8874;height:2029;rotation:-23719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" adj="19131,20983,16200" fillcolor="#0070c0" strokecolor="#0070c0" strokeweight="1pt"/>
                    <v:shape id="Arrow: Curved Down 235" o:spid="_x0000_s1061" type="#_x0000_t105" style="position:absolute;left:3395;top:23787;width:9198;height:1778;rotation:-1879196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" adj="18975,20809,16200" fillcolor="#0070c0" strokecolor="#0070c0"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6" o:spid="_x0000_s1062" type="#_x0000_t13" style="position:absolute;left:19419;top:21692;width:48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" adj="20584" fillcolor="#0070c0" strokecolor="#0070c0" strokeweight="1pt"/>
                    <v:shape id="Arrow: Right 237" o:spid="_x0000_s1063" type="#_x0000_t13" style="position:absolute;left:18967;top:23688;width:7218;height:457;rotation:213240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" adj="20916" fillcolor="#0070c0" strokecolor="#0070c0" strokeweight="1pt"/>
                    <v:shape id="Arrow: Right 238" o:spid="_x0000_s1064" type="#_x0000_t13" style="position:absolute;left:17950;top:23572;width:3572;height:457;rotation:55901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" adj="20218" fillcolor="#0070c0" strokecolor="#0070c0" strokeweight="1pt"/>
                    <v:shape id="Text Box 239" o:spid="_x0000_s1065" type="#_x0000_t202" style="position:absolute;left:2580;top:15481;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whfxwAAANwAAAAPAAAAZHJzL2Rvd25yZXYueG1sRI/Na8JA&#10;FMTvBf+H5Qne6saU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O3nCF/HAAAA3AAA&#10;AA8AAAAAAAAAAAAAAAAABwIAAGRycy9kb3ducmV2LnhtbFBLBQYAAAAAAwADALcAAAD7AgAAAAA=&#10;" filled="f" stroked="f" strokeweight=".5pt">
                      <v:textbox>
                        <w:txbxContent>
                          <w:p w14:paraId="34412712" w14:textId="77777777" w:rsidR="005A1D0D" w:rsidRPr="00504B49" w:rsidRDefault="005A1D0D" w:rsidP="005A1D0D">
                            <w:pPr>
                              <w:rPr>
                                <w:lang w:val="en-GB"/>
                              </w:rPr>
                            </w:pPr>
                            <w:r>
                              <w:rPr>
                                <w:lang w:val="en-GB"/>
                              </w:rPr>
                              <w:t>1.</w:t>
                            </w:r>
                          </w:p>
                        </w:txbxContent>
                      </v:textbox>
                    </v:shape>
                    <v:shape id="Text Box 240" o:spid="_x0000_s1066" type="#_x0000_t202" style="position:absolute;left:27024;top:24127;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" filled="f" stroked="f" strokeweight=".5pt">
                      <v:textbox>
                        <w:txbxContent>
                          <w:p w14:paraId="7631704A" w14:textId="77777777" w:rsidR="005A1D0D" w:rsidRPr="00504B49" w:rsidRDefault="005A1D0D" w:rsidP="005A1D0D">
                            <w:pPr>
                              <w:rPr>
                                <w:lang w:val="en-GB"/>
                              </w:rPr>
                            </w:pPr>
                            <w:r>
                              <w:rPr>
                                <w:lang w:val="en-GB"/>
                              </w:rPr>
                              <w:t>4.</w:t>
                            </w:r>
                          </w:p>
                        </w:txbxContent>
                      </v:textbox>
                    </v:shape>
                    <v:shape id="Text Box 241" o:spid="_x0000_s1067" type="#_x0000_t202" style="position:absolute;left:5839;top:23674;width:330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ckxgAAANwAAAAPAAAAZHJzL2Rvd25yZXYueG1sRI9Ba8JA&#10;FITvQv/D8gq96cbQ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S5d3JMYAAADcAAAA&#10;DwAAAAAAAAAAAAAAAAAHAgAAZHJzL2Rvd25yZXYueG1sUEsFBgAAAAADAAMAtwAAAPoCAAAAAA==&#10;" filled="f" stroked="f" strokeweight=".5pt">
                      <v:textbox>
                        <w:txbxContent>
                          <w:p w14:paraId="622BAF34" w14:textId="77777777" w:rsidR="005A1D0D" w:rsidRPr="00504B49" w:rsidRDefault="005A1D0D" w:rsidP="005A1D0D">
                            <w:pPr>
                              <w:rPr>
                                <w:lang w:val="en-GB"/>
                              </w:rPr>
                            </w:pPr>
                            <w:r>
                              <w:rPr>
                                <w:lang w:val="en-GB"/>
                              </w:rPr>
                              <w:t>5.</w:t>
                            </w:r>
                          </w:p>
                        </w:txbxContent>
                      </v:textbox>
                    </v:shape>
                    <v:shape id="Text Box 242" o:spid="_x0000_s1068" type="#_x0000_t202" style="position:absolute;left:19419;top:22362;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elTxQAAANwAAAAPAAAAZHJzL2Rvd25yZXYueG1sRI9Pi8Iw&#10;FMTvC/sdwlvwtqYWFe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C7RelTxQAAANwAAAAP&#10;AAAAAAAAAAAAAAAAAAcCAABkcnMvZG93bnJldi54bWxQSwUGAAAAAAMAAwC3AAAA+QIAAAAA&#10;" filled="f" stroked="f" strokeweight=".5pt">
                      <v:textbox>
                        <w:txbxContent>
                          <w:p w14:paraId="6A9C0EC8" w14:textId="77777777" w:rsidR="005A1D0D" w:rsidRPr="00504B49" w:rsidRDefault="005A1D0D" w:rsidP="005A1D0D">
                            <w:pPr>
                              <w:rPr>
                                <w:lang w:val="en-GB"/>
                              </w:rPr>
                            </w:pPr>
                            <w:r>
                              <w:rPr>
                                <w:lang w:val="en-GB"/>
                              </w:rPr>
                              <w:t>3.</w:t>
                            </w:r>
                          </w:p>
                        </w:txbxContent>
                      </v:textbox>
                    </v:shape>
                    <v:shape id="Text Box 243" o:spid="_x0000_s1069" type="#_x0000_t202" style="position:absolute;left:27613;top:4662;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330D326B" w14:textId="77777777" w:rsidR="005A1D0D" w:rsidRPr="00504B49" w:rsidRDefault="005A1D0D" w:rsidP="005A1D0D">
                            <w:pPr>
                              <w:rPr>
                                <w:lang w:val="en-GB"/>
                              </w:rPr>
                            </w:pPr>
                            <w:r>
                              <w:rPr>
                                <w:lang w:val="en-GB"/>
                              </w:rPr>
                              <w:t>2.</w:t>
                            </w:r>
                          </w:p>
                        </w:txbxContent>
                      </v:textbox>
                    </v:shape>
                  </v:group>
                </v:group>
                <w10:wrap type="topAndBottom"/>
              </v:group>
            </w:pict>
          </mc:Fallback>
        </mc:AlternateContent>
      </w:r>
    </w:p>
    <w:p w14:paraId="40FFD4E5" w14:textId="0A94F1DA" w:rsidR="005A1D0D" w:rsidRDefault="005A1D0D" w:rsidP="005A1D0D">
      <w:pPr>
        <w:pStyle w:val="NormalWeb"/>
        <w:spacing w:before="180" w:beforeAutospacing="0" w:after="180" w:afterAutospacing="0" w:line="480" w:lineRule="auto"/>
        <w:rPr>
          <w:rFonts w:ascii="Arial" w:hAnsi="Arial" w:cs="Arial"/>
          <w:sz w:val="20"/>
          <w:szCs w:val="20"/>
        </w:rPr>
      </w:pPr>
    </w:p>
    <w:p w14:paraId="16D5FE36" w14:textId="076FED63" w:rsidR="005A1D0D" w:rsidRDefault="005A1D0D" w:rsidP="005A1D0D">
      <w:pPr>
        <w:pStyle w:val="NormalWeb"/>
        <w:spacing w:before="180" w:beforeAutospacing="0" w:after="180" w:afterAutospacing="0" w:line="480" w:lineRule="auto"/>
        <w:rPr>
          <w:rFonts w:ascii="Arial" w:hAnsi="Arial" w:cs="Arial"/>
          <w:sz w:val="20"/>
          <w:szCs w:val="20"/>
        </w:rPr>
      </w:pPr>
    </w:p>
    <w:p w14:paraId="723401E9" w14:textId="6B173C89" w:rsidR="005A1D0D" w:rsidRDefault="005A1D0D" w:rsidP="005A1D0D">
      <w:pPr>
        <w:pStyle w:val="NormalWeb"/>
        <w:spacing w:before="180" w:beforeAutospacing="0" w:after="180" w:afterAutospacing="0" w:line="480" w:lineRule="auto"/>
        <w:rPr>
          <w:rFonts w:ascii="Arial" w:hAnsi="Arial" w:cs="Arial"/>
          <w:sz w:val="20"/>
          <w:szCs w:val="20"/>
        </w:rPr>
      </w:pPr>
    </w:p>
    <w:p w14:paraId="757A3F97" w14:textId="665929FD" w:rsidR="005A1D0D" w:rsidRDefault="005A1D0D" w:rsidP="005A1D0D">
      <w:pPr>
        <w:pStyle w:val="NormalWeb"/>
        <w:spacing w:before="180" w:beforeAutospacing="0" w:after="180" w:afterAutospacing="0" w:line="480" w:lineRule="auto"/>
        <w:rPr>
          <w:rFonts w:ascii="Arial" w:hAnsi="Arial" w:cs="Arial"/>
          <w:sz w:val="20"/>
          <w:szCs w:val="20"/>
        </w:rPr>
      </w:pPr>
    </w:p>
    <w:p w14:paraId="7C109510" w14:textId="5F8F953D" w:rsidR="005A1D0D" w:rsidRDefault="005A1D0D" w:rsidP="005A1D0D">
      <w:pPr>
        <w:pStyle w:val="NormalWeb"/>
        <w:spacing w:before="180" w:beforeAutospacing="0" w:after="180" w:afterAutospacing="0" w:line="480" w:lineRule="auto"/>
        <w:rPr>
          <w:rFonts w:ascii="Arial" w:hAnsi="Arial" w:cs="Arial"/>
          <w:sz w:val="20"/>
          <w:szCs w:val="20"/>
        </w:rPr>
      </w:pPr>
    </w:p>
    <w:p w14:paraId="225D3E8C" w14:textId="77777777" w:rsidR="005A1D0D" w:rsidRDefault="005A1D0D" w:rsidP="005A1D0D">
      <w:pPr>
        <w:pStyle w:val="NormalWeb"/>
        <w:spacing w:before="180" w:beforeAutospacing="0" w:after="180" w:afterAutospacing="0" w:line="480" w:lineRule="auto"/>
        <w:rPr>
          <w:rFonts w:ascii="Arial" w:hAnsi="Arial" w:cs="Arial"/>
          <w:sz w:val="20"/>
          <w:szCs w:val="20"/>
        </w:rPr>
      </w:pPr>
    </w:p>
    <w:p w14:paraId="2B1FA1C6" w14:textId="77777777" w:rsidR="005A1D0D" w:rsidRDefault="005A1D0D" w:rsidP="00A43FAB">
      <w:pPr>
        <w:pStyle w:val="NormalWeb"/>
        <w:spacing w:before="180" w:beforeAutospacing="0" w:after="180" w:afterAutospacing="0" w:line="480" w:lineRule="auto"/>
        <w:rPr>
          <w:rFonts w:ascii="Arial" w:hAnsi="Arial" w:cs="Arial"/>
          <w:sz w:val="20"/>
          <w:szCs w:val="20"/>
        </w:rPr>
      </w:pPr>
    </w:p>
    <w:p w14:paraId="0FBB7255" w14:textId="5F29DF0B" w:rsidR="005B5ECF" w:rsidRPr="00AA6AB3" w:rsidRDefault="005B5ECF" w:rsidP="00E6171C">
      <w:pPr>
        <w:pStyle w:val="NormalWeb"/>
        <w:spacing w:before="180" w:beforeAutospacing="0" w:after="180" w:afterAutospacing="0" w:line="480" w:lineRule="auto"/>
        <w:rPr>
          <w:rFonts w:ascii="Arial" w:hAnsi="Arial" w:cs="Arial"/>
          <w:sz w:val="20"/>
          <w:szCs w:val="20"/>
        </w:rPr>
      </w:pPr>
      <w:proofErr w:type="gramStart"/>
      <w:r>
        <w:rPr>
          <w:rFonts w:ascii="Arial" w:hAnsi="Arial" w:cs="Arial"/>
          <w:sz w:val="20"/>
          <w:szCs w:val="20"/>
        </w:rPr>
        <w:lastRenderedPageBreak/>
        <w:t>All of</w:t>
      </w:r>
      <w:proofErr w:type="gramEnd"/>
      <w:r>
        <w:rPr>
          <w:rFonts w:ascii="Arial" w:hAnsi="Arial" w:cs="Arial"/>
          <w:sz w:val="20"/>
          <w:szCs w:val="20"/>
        </w:rPr>
        <w:t xml:space="preserve"> these steps can shape </w:t>
      </w:r>
      <w:r w:rsidR="002A07D2">
        <w:rPr>
          <w:rFonts w:ascii="Arial" w:hAnsi="Arial" w:cs="Arial"/>
          <w:sz w:val="20"/>
          <w:szCs w:val="20"/>
        </w:rPr>
        <w:t>pathogenesis</w:t>
      </w:r>
      <w:r>
        <w:rPr>
          <w:rFonts w:ascii="Arial" w:hAnsi="Arial" w:cs="Arial"/>
          <w:sz w:val="20"/>
          <w:szCs w:val="20"/>
        </w:rPr>
        <w:t xml:space="preserve"> in some </w:t>
      </w:r>
      <w:r w:rsidR="005E37D0">
        <w:rPr>
          <w:rFonts w:ascii="Arial" w:hAnsi="Arial" w:cs="Arial"/>
          <w:sz w:val="20"/>
          <w:szCs w:val="20"/>
        </w:rPr>
        <w:t>way however t</w:t>
      </w:r>
      <w:r>
        <w:rPr>
          <w:rFonts w:ascii="Arial" w:hAnsi="Arial" w:cs="Arial"/>
          <w:sz w:val="20"/>
          <w:szCs w:val="20"/>
        </w:rPr>
        <w:t xml:space="preserve">he major stages that play a role in </w:t>
      </w:r>
      <w:r w:rsidR="002A07D2">
        <w:rPr>
          <w:rFonts w:ascii="Arial" w:hAnsi="Arial" w:cs="Arial"/>
          <w:sz w:val="20"/>
          <w:szCs w:val="20"/>
        </w:rPr>
        <w:t>pathogenesis</w:t>
      </w:r>
      <w:r>
        <w:rPr>
          <w:rFonts w:ascii="Arial" w:hAnsi="Arial" w:cs="Arial"/>
          <w:sz w:val="20"/>
          <w:szCs w:val="20"/>
        </w:rPr>
        <w:t xml:space="preserve"> are</w:t>
      </w:r>
      <w:r w:rsidR="00E6171C">
        <w:rPr>
          <w:rFonts w:ascii="Arial" w:hAnsi="Arial" w:cs="Arial"/>
          <w:sz w:val="20"/>
          <w:szCs w:val="20"/>
        </w:rPr>
        <w:t xml:space="preserve"> the within host stages of</w:t>
      </w:r>
      <w:r>
        <w:rPr>
          <w:rFonts w:ascii="Arial" w:hAnsi="Arial" w:cs="Arial"/>
          <w:sz w:val="20"/>
          <w:szCs w:val="20"/>
        </w:rPr>
        <w:t xml:space="preserve"> entry</w:t>
      </w:r>
      <w:r w:rsidR="00E6171C">
        <w:rPr>
          <w:rFonts w:ascii="Arial" w:hAnsi="Arial" w:cs="Arial"/>
          <w:sz w:val="20"/>
          <w:szCs w:val="20"/>
        </w:rPr>
        <w:t xml:space="preserve"> </w:t>
      </w:r>
      <w:r w:rsidR="002A07D2">
        <w:rPr>
          <w:rFonts w:ascii="Arial" w:hAnsi="Arial" w:cs="Arial"/>
          <w:sz w:val="20"/>
          <w:szCs w:val="20"/>
        </w:rPr>
        <w:t>and local</w:t>
      </w:r>
      <w:r>
        <w:rPr>
          <w:rFonts w:ascii="Arial" w:hAnsi="Arial" w:cs="Arial"/>
          <w:sz w:val="20"/>
          <w:szCs w:val="20"/>
        </w:rPr>
        <w:t xml:space="preserve"> replication</w:t>
      </w:r>
      <w:r w:rsidR="00E6171C">
        <w:rPr>
          <w:rFonts w:ascii="Arial" w:hAnsi="Arial" w:cs="Arial"/>
          <w:sz w:val="20"/>
          <w:szCs w:val="20"/>
        </w:rPr>
        <w:t>,</w:t>
      </w:r>
      <w:r>
        <w:rPr>
          <w:rFonts w:ascii="Arial" w:hAnsi="Arial" w:cs="Arial"/>
          <w:sz w:val="20"/>
          <w:szCs w:val="20"/>
        </w:rPr>
        <w:t xml:space="preserve"> </w:t>
      </w:r>
      <w:r w:rsidR="000053F2">
        <w:rPr>
          <w:rFonts w:ascii="Arial" w:hAnsi="Arial" w:cs="Arial"/>
          <w:sz w:val="20"/>
          <w:szCs w:val="20"/>
        </w:rPr>
        <w:t>dissemination</w:t>
      </w:r>
      <w:r w:rsidR="00E6171C">
        <w:rPr>
          <w:rFonts w:ascii="Arial" w:hAnsi="Arial" w:cs="Arial"/>
          <w:sz w:val="20"/>
          <w:szCs w:val="20"/>
        </w:rPr>
        <w:t xml:space="preserve"> within the host,</w:t>
      </w:r>
      <w:r w:rsidR="00A43FAB">
        <w:rPr>
          <w:rFonts w:ascii="Arial" w:hAnsi="Arial" w:cs="Arial"/>
          <w:sz w:val="20"/>
          <w:szCs w:val="20"/>
        </w:rPr>
        <w:t xml:space="preserve"> and secondary replication</w:t>
      </w:r>
      <w:r>
        <w:rPr>
          <w:rFonts w:ascii="Arial" w:hAnsi="Arial" w:cs="Arial"/>
          <w:sz w:val="20"/>
          <w:szCs w:val="20"/>
        </w:rPr>
        <w:t xml:space="preserve">. </w:t>
      </w:r>
      <w:r w:rsidR="002A07D2">
        <w:rPr>
          <w:rFonts w:ascii="Arial" w:hAnsi="Arial" w:cs="Arial"/>
          <w:sz w:val="20"/>
          <w:szCs w:val="20"/>
        </w:rPr>
        <w:t>Pathogenesis</w:t>
      </w:r>
      <w:r>
        <w:rPr>
          <w:rFonts w:ascii="Arial" w:hAnsi="Arial" w:cs="Arial"/>
          <w:sz w:val="20"/>
          <w:szCs w:val="20"/>
        </w:rPr>
        <w:t xml:space="preserve"> therefore plays a key role both in the link from primary </w:t>
      </w:r>
      <w:r w:rsidR="002A07D2">
        <w:rPr>
          <w:rFonts w:ascii="Arial" w:hAnsi="Arial" w:cs="Arial"/>
          <w:sz w:val="20"/>
          <w:szCs w:val="20"/>
        </w:rPr>
        <w:t>transmission</w:t>
      </w:r>
      <w:r>
        <w:rPr>
          <w:rFonts w:ascii="Arial" w:hAnsi="Arial" w:cs="Arial"/>
          <w:sz w:val="20"/>
          <w:szCs w:val="20"/>
        </w:rPr>
        <w:t xml:space="preserve"> to infection and to that of secondary transmission. This is also the case when it comes to cross species </w:t>
      </w:r>
      <w:r w:rsidR="002A07D2">
        <w:rPr>
          <w:rFonts w:ascii="Arial" w:hAnsi="Arial" w:cs="Arial"/>
          <w:sz w:val="20"/>
          <w:szCs w:val="20"/>
        </w:rPr>
        <w:t>transmission</w:t>
      </w:r>
      <w:r>
        <w:rPr>
          <w:rFonts w:ascii="Arial" w:hAnsi="Arial" w:cs="Arial"/>
          <w:sz w:val="20"/>
          <w:szCs w:val="20"/>
        </w:rPr>
        <w:t xml:space="preserve"> or spillover of viral pathogens</w:t>
      </w:r>
      <w:proofErr w:type="gramStart"/>
      <w:r>
        <w:rPr>
          <w:rFonts w:ascii="Arial" w:hAnsi="Arial" w:cs="Arial"/>
          <w:sz w:val="20"/>
          <w:szCs w:val="20"/>
        </w:rPr>
        <w:t xml:space="preserve">. </w:t>
      </w:r>
      <w:r w:rsidR="00B64D6E">
        <w:rPr>
          <w:rFonts w:ascii="Arial" w:hAnsi="Arial" w:cs="Arial"/>
          <w:sz w:val="20"/>
          <w:szCs w:val="20"/>
        </w:rPr>
        <w:t>.</w:t>
      </w:r>
      <w:proofErr w:type="gramEnd"/>
      <w:r w:rsidR="00B64D6E">
        <w:rPr>
          <w:rFonts w:ascii="Arial" w:hAnsi="Arial" w:cs="Arial"/>
          <w:sz w:val="20"/>
          <w:szCs w:val="20"/>
        </w:rPr>
        <w:t xml:space="preserve"> Knowledge of viral-host interactions can infer if transmission to a new host will be productive. Similarly, dissemination within a host and organ tropism can predict shedding and likely secondary transmission. </w:t>
      </w:r>
      <w:r>
        <w:rPr>
          <w:rFonts w:ascii="Arial" w:hAnsi="Arial" w:cs="Arial"/>
          <w:sz w:val="20"/>
          <w:szCs w:val="20"/>
        </w:rPr>
        <w:t xml:space="preserve">One can see how the </w:t>
      </w:r>
      <w:r w:rsidR="002A07D2">
        <w:rPr>
          <w:rFonts w:ascii="Arial" w:hAnsi="Arial" w:cs="Arial"/>
          <w:sz w:val="20"/>
          <w:szCs w:val="20"/>
        </w:rPr>
        <w:t>pathogenesis</w:t>
      </w:r>
      <w:r>
        <w:rPr>
          <w:rFonts w:ascii="Arial" w:hAnsi="Arial" w:cs="Arial"/>
          <w:sz w:val="20"/>
          <w:szCs w:val="20"/>
        </w:rPr>
        <w:t xml:space="preserve"> of a viral infection could play a critical role in the transmission dynamics/</w:t>
      </w:r>
      <w:r w:rsidR="002A07D2">
        <w:rPr>
          <w:rFonts w:ascii="Arial" w:hAnsi="Arial" w:cs="Arial"/>
          <w:sz w:val="20"/>
          <w:szCs w:val="20"/>
        </w:rPr>
        <w:t>ecology</w:t>
      </w:r>
      <w:r>
        <w:rPr>
          <w:rFonts w:ascii="Arial" w:hAnsi="Arial" w:cs="Arial"/>
          <w:sz w:val="20"/>
          <w:szCs w:val="20"/>
        </w:rPr>
        <w:t>/</w:t>
      </w:r>
      <w:r w:rsidR="002A07D2">
        <w:rPr>
          <w:rFonts w:ascii="Arial" w:hAnsi="Arial" w:cs="Arial"/>
          <w:sz w:val="20"/>
          <w:szCs w:val="20"/>
        </w:rPr>
        <w:t>epidemiology</w:t>
      </w:r>
      <w:r>
        <w:rPr>
          <w:rFonts w:ascii="Arial" w:hAnsi="Arial" w:cs="Arial"/>
          <w:sz w:val="20"/>
          <w:szCs w:val="20"/>
        </w:rPr>
        <w:t xml:space="preserve"> of a pathogen </w:t>
      </w:r>
    </w:p>
    <w:p w14:paraId="7FFB36B3" w14:textId="26FA3A02" w:rsidR="00C11DC6" w:rsidRPr="005E37D0" w:rsidRDefault="00C432B9" w:rsidP="00AA6AB3">
      <w:pPr>
        <w:spacing w:line="480" w:lineRule="auto"/>
        <w:rPr>
          <w:rFonts w:ascii="Arial" w:hAnsi="Arial" w:cs="Arial"/>
          <w:i/>
          <w:iCs/>
          <w:sz w:val="20"/>
          <w:szCs w:val="20"/>
        </w:rPr>
      </w:pPr>
      <w:r w:rsidRPr="005E37D0">
        <w:rPr>
          <w:rFonts w:ascii="Arial" w:hAnsi="Arial" w:cs="Arial"/>
          <w:i/>
          <w:iCs/>
          <w:sz w:val="20"/>
          <w:szCs w:val="20"/>
        </w:rPr>
        <w:t>Viral Entry and local replication</w:t>
      </w:r>
      <w:r w:rsidR="00C11DC6" w:rsidRPr="005E37D0">
        <w:rPr>
          <w:rFonts w:ascii="Arial" w:hAnsi="Arial" w:cs="Arial"/>
          <w:i/>
          <w:iCs/>
          <w:sz w:val="20"/>
          <w:szCs w:val="20"/>
        </w:rPr>
        <w:t xml:space="preserve"> </w:t>
      </w:r>
    </w:p>
    <w:p w14:paraId="40A0464B" w14:textId="2D17D144" w:rsidR="00E77CCE" w:rsidRDefault="00E77CCE" w:rsidP="00AA6AB3">
      <w:pPr>
        <w:spacing w:line="480" w:lineRule="auto"/>
        <w:rPr>
          <w:rFonts w:ascii="Arial" w:hAnsi="Arial" w:cs="Arial"/>
          <w:sz w:val="20"/>
          <w:szCs w:val="20"/>
        </w:rPr>
      </w:pPr>
      <w:r w:rsidRPr="00AA6AB3">
        <w:rPr>
          <w:rFonts w:ascii="Arial" w:hAnsi="Arial" w:cs="Arial"/>
          <w:sz w:val="20"/>
          <w:szCs w:val="20"/>
        </w:rPr>
        <w:t xml:space="preserve">The initial “decision” for a virus upon </w:t>
      </w:r>
      <w:r w:rsidR="00B64D6E">
        <w:rPr>
          <w:rFonts w:ascii="Arial" w:hAnsi="Arial" w:cs="Arial"/>
          <w:sz w:val="20"/>
          <w:szCs w:val="20"/>
        </w:rPr>
        <w:t>encountering</w:t>
      </w:r>
      <w:r w:rsidRPr="00AA6AB3">
        <w:rPr>
          <w:rFonts w:ascii="Arial" w:hAnsi="Arial" w:cs="Arial"/>
          <w:sz w:val="20"/>
          <w:szCs w:val="20"/>
        </w:rPr>
        <w:t xml:space="preserve">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r w:rsidR="00B64D6E" w:rsidRPr="00AA6AB3">
        <w:rPr>
          <w:rFonts w:ascii="Arial" w:hAnsi="Arial" w:cs="Arial"/>
          <w:sz w:val="20"/>
          <w:szCs w:val="20"/>
        </w:rPr>
        <w:t>Contacting</w:t>
      </w:r>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oolhous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Pr="00AA6AB3">
        <w:rPr>
          <w:rFonts w:ascii="Arial" w:hAnsi="Arial" w:cs="Arial"/>
          <w:sz w:val="20"/>
          <w:szCs w:val="20"/>
        </w:rPr>
        <w:t xml:space="preserve"> Another option is to have multiple potential receptors that can be used. Foot-and-mouth disease virus has at least </w:t>
      </w:r>
      <w:r w:rsidR="00B64D6E">
        <w:rPr>
          <w:rFonts w:ascii="Arial" w:hAnsi="Arial" w:cs="Arial"/>
          <w:sz w:val="20"/>
          <w:szCs w:val="20"/>
        </w:rPr>
        <w:t>three</w:t>
      </w:r>
      <w:r w:rsidRPr="00AA6AB3">
        <w:rPr>
          <w:rFonts w:ascii="Arial" w:hAnsi="Arial" w:cs="Arial"/>
          <w:sz w:val="20"/>
          <w:szCs w:val="20"/>
        </w:rPr>
        <w:t xml:space="preserve">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utilize multiple </w:t>
      </w:r>
      <w:r w:rsidR="00B64D6E">
        <w:rPr>
          <w:rFonts w:ascii="Arial" w:hAnsi="Arial" w:cs="Arial"/>
          <w:sz w:val="20"/>
          <w:szCs w:val="20"/>
        </w:rPr>
        <w:t>receptors</w:t>
      </w:r>
      <w:r w:rsidR="00BA41ED">
        <w:rPr>
          <w:rFonts w:ascii="Arial" w:hAnsi="Arial" w:cs="Arial"/>
          <w:sz w:val="20"/>
          <w:szCs w:val="20"/>
        </w:rPr>
        <w:t xml:space="preserve"> increases the likelihood of encountering a suitable receptor when the virus contacts a novel host. </w:t>
      </w:r>
    </w:p>
    <w:p w14:paraId="672DA987" w14:textId="7A18DD99" w:rsidR="00C432B9" w:rsidRPr="005E37D0" w:rsidRDefault="00C432B9" w:rsidP="00C432B9">
      <w:pPr>
        <w:spacing w:line="480" w:lineRule="auto"/>
        <w:rPr>
          <w:rFonts w:ascii="Arial" w:hAnsi="Arial" w:cs="Arial"/>
          <w:i/>
          <w:iCs/>
          <w:sz w:val="20"/>
          <w:szCs w:val="20"/>
          <w:lang w:val="en-GB"/>
        </w:rPr>
      </w:pPr>
      <w:r w:rsidRPr="005E37D0">
        <w:rPr>
          <w:rFonts w:ascii="Arial" w:hAnsi="Arial" w:cs="Arial"/>
          <w:i/>
          <w:iCs/>
          <w:sz w:val="20"/>
          <w:szCs w:val="20"/>
          <w:lang w:val="en-GB"/>
        </w:rPr>
        <w:t>Dissemination</w:t>
      </w:r>
      <w:r w:rsidR="00437E41" w:rsidRPr="005E37D0">
        <w:rPr>
          <w:rFonts w:ascii="Arial" w:hAnsi="Arial" w:cs="Arial"/>
          <w:i/>
          <w:iCs/>
          <w:sz w:val="20"/>
          <w:szCs w:val="20"/>
          <w:lang w:val="en-GB"/>
        </w:rPr>
        <w:t xml:space="preserve"> within host</w:t>
      </w:r>
    </w:p>
    <w:p w14:paraId="5DCD9947" w14:textId="28C738A0"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With regards to </w:t>
      </w:r>
      <w:r w:rsidR="00B64D6E">
        <w:rPr>
          <w:rFonts w:ascii="Arial" w:hAnsi="Arial" w:cs="Arial"/>
          <w:sz w:val="20"/>
          <w:szCs w:val="20"/>
          <w:lang w:val="en-GB"/>
        </w:rPr>
        <w:t>viral dissemination within a host</w:t>
      </w:r>
      <w:r w:rsidRPr="00AA6AB3">
        <w:rPr>
          <w:rFonts w:ascii="Arial" w:hAnsi="Arial" w:cs="Arial"/>
          <w:sz w:val="20"/>
          <w:szCs w:val="20"/>
          <w:lang w:val="en-GB"/>
        </w:rPr>
        <w:t xml:space="preserve"> and the potential role of this in spillover</w:t>
      </w:r>
      <w:r w:rsidR="00B64D6E">
        <w:rPr>
          <w:rFonts w:ascii="Arial" w:hAnsi="Arial" w:cs="Arial"/>
          <w:sz w:val="20"/>
          <w:szCs w:val="20"/>
          <w:lang w:val="en-GB"/>
        </w:rPr>
        <w:t xml:space="preserve">, canine distemper can serve as an illustrative example of the importance of within host dissemination and </w:t>
      </w:r>
      <w:r w:rsidR="00995610">
        <w:rPr>
          <w:rFonts w:ascii="Arial" w:hAnsi="Arial" w:cs="Arial"/>
          <w:sz w:val="20"/>
          <w:szCs w:val="20"/>
          <w:lang w:val="en-GB"/>
        </w:rPr>
        <w:t>cross species transmission,</w:t>
      </w:r>
      <w:r w:rsidRPr="00AA6AB3">
        <w:rPr>
          <w:rFonts w:ascii="Arial" w:hAnsi="Arial" w:cs="Arial"/>
          <w:sz w:val="20"/>
          <w:szCs w:val="20"/>
          <w:lang w:val="en-GB"/>
        </w:rPr>
        <w:t xml:space="preserve"> Canine distemper virus is considered a multi-cell and multi-host pathogen that has the ability to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w:t>
      </w:r>
      <w:r w:rsidRPr="00AA6AB3">
        <w:rPr>
          <w:rFonts w:ascii="Arial" w:hAnsi="Arial" w:cs="Arial"/>
          <w:sz w:val="20"/>
          <w:szCs w:val="20"/>
          <w:lang w:val="en-GB"/>
        </w:rPr>
        <w:lastRenderedPageBreak/>
        <w:t xml:space="preserve">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 then disseminates to brain, liver, skin, gastrointestinal tract, genitals, and respiratory mucosal surfaces. This rapid systemic spread, particularly to respiratory mucosa results in the potential for rapid transmission dynamics </w:t>
      </w:r>
      <w:r w:rsidRPr="00AA6AB3">
        <w:rPr>
          <w:rFonts w:ascii="Arial" w:hAnsi="Arial" w:cs="Arial"/>
          <w:sz w:val="20"/>
          <w:szCs w:val="20"/>
        </w:rPr>
        <w:t xml:space="preserve">through close contact populations. This pathology of using the lymphatic system to spread systemically is almost certainly involved in this virus’ ability to infect a wide range of species. </w:t>
      </w:r>
    </w:p>
    <w:p w14:paraId="1E5475D0" w14:textId="67521727" w:rsidR="00C432B9" w:rsidRPr="005E37D0" w:rsidRDefault="00C432B9" w:rsidP="00AA6AB3">
      <w:pPr>
        <w:spacing w:line="480" w:lineRule="auto"/>
        <w:rPr>
          <w:rFonts w:ascii="Arial" w:hAnsi="Arial" w:cs="Arial"/>
          <w:i/>
          <w:iCs/>
          <w:sz w:val="20"/>
          <w:szCs w:val="20"/>
        </w:rPr>
      </w:pPr>
      <w:r w:rsidRPr="005E37D0">
        <w:rPr>
          <w:rFonts w:ascii="Arial" w:hAnsi="Arial" w:cs="Arial"/>
          <w:i/>
          <w:iCs/>
          <w:sz w:val="20"/>
          <w:szCs w:val="20"/>
        </w:rPr>
        <w:t>Secondary Replication</w:t>
      </w:r>
    </w:p>
    <w:p w14:paraId="7A0C27EC" w14:textId="1B0F43C7" w:rsidR="008D73FA" w:rsidRPr="00AA6AB3" w:rsidRDefault="001A6745" w:rsidP="00A04007">
      <w:pPr>
        <w:shd w:val="clear" w:color="auto" w:fill="FFFFFF"/>
        <w:spacing w:before="100" w:beforeAutospacing="1" w:after="100" w:afterAutospacing="1" w:line="480" w:lineRule="auto"/>
        <w:outlineLvl w:val="0"/>
        <w:rPr>
          <w:rFonts w:ascii="Arial" w:hAnsi="Arial" w:cs="Arial"/>
          <w:sz w:val="20"/>
          <w:szCs w:val="20"/>
          <w:lang w:val="en-GB"/>
        </w:rPr>
      </w:pPr>
      <w:r w:rsidRPr="00AA6AB3">
        <w:rPr>
          <w:rFonts w:ascii="Arial" w:hAnsi="Arial" w:cs="Arial"/>
          <w:sz w:val="20"/>
          <w:szCs w:val="20"/>
        </w:rPr>
        <w:t>In addition to</w:t>
      </w:r>
      <w:r w:rsidR="00E77CCE" w:rsidRPr="00AA6AB3">
        <w:rPr>
          <w:rFonts w:ascii="Arial" w:hAnsi="Arial" w:cs="Arial"/>
          <w:sz w:val="20"/>
          <w:szCs w:val="20"/>
        </w:rPr>
        <w:t xml:space="preserve"> receptor selection</w:t>
      </w:r>
      <w:r w:rsidR="00511715">
        <w:rPr>
          <w:rFonts w:ascii="Arial" w:hAnsi="Arial" w:cs="Arial"/>
          <w:sz w:val="20"/>
          <w:szCs w:val="20"/>
        </w:rPr>
        <w:t>/attachment</w:t>
      </w:r>
      <w:r w:rsidR="00E77CCE" w:rsidRPr="00AA6AB3">
        <w:rPr>
          <w:rFonts w:ascii="Arial" w:hAnsi="Arial" w:cs="Arial"/>
          <w:sz w:val="20"/>
          <w:szCs w:val="20"/>
        </w:rPr>
        <w:t>, a large part of cellular pathogenesis and</w:t>
      </w:r>
      <w:r w:rsidR="00C84C77" w:rsidRPr="00AA6AB3">
        <w:rPr>
          <w:rFonts w:ascii="Arial" w:hAnsi="Arial" w:cs="Arial"/>
          <w:sz w:val="20"/>
          <w:szCs w:val="20"/>
        </w:rPr>
        <w:t xml:space="preserve"> within-host infection dynamics</w:t>
      </w:r>
      <w:r w:rsidR="00E77CCE" w:rsidRPr="00AA6AB3">
        <w:rPr>
          <w:rFonts w:ascii="Arial" w:hAnsi="Arial" w:cs="Arial"/>
          <w:sz w:val="20"/>
          <w:szCs w:val="20"/>
        </w:rPr>
        <w:t xml:space="preserve"> are controlled by the distribution of the receptor used by the virus</w:t>
      </w:r>
      <w:r w:rsidR="00511715">
        <w:rPr>
          <w:rFonts w:ascii="Arial" w:hAnsi="Arial" w:cs="Arial"/>
          <w:sz w:val="20"/>
          <w:szCs w:val="20"/>
        </w:rPr>
        <w:t xml:space="preserve"> within or across organ systems</w:t>
      </w:r>
      <w:r w:rsidR="00BD328A">
        <w:rPr>
          <w:rFonts w:ascii="Arial" w:hAnsi="Arial" w:cs="Arial"/>
          <w:sz w:val="20"/>
          <w:szCs w:val="20"/>
        </w:rPr>
        <w:t xml:space="preserve"> that alllow secondary replication at distant sites</w:t>
      </w:r>
      <w:r w:rsidR="00511715">
        <w:rPr>
          <w:rFonts w:ascii="Arial" w:hAnsi="Arial" w:cs="Arial"/>
          <w:sz w:val="20"/>
          <w:szCs w:val="20"/>
        </w:rPr>
        <w:t>.</w:t>
      </w:r>
      <w:r w:rsidR="00E77CCE" w:rsidRPr="00AA6AB3">
        <w:rPr>
          <w:rFonts w:ascii="Arial" w:hAnsi="Arial" w:cs="Arial"/>
          <w:sz w:val="20"/>
          <w:szCs w:val="20"/>
        </w:rPr>
        <w:t xml:space="preserve"> </w:t>
      </w:r>
      <w:r w:rsidR="00C43388" w:rsidRPr="00AA6AB3">
        <w:rPr>
          <w:rFonts w:ascii="Arial" w:hAnsi="Arial" w:cs="Arial"/>
          <w:sz w:val="20"/>
          <w:szCs w:val="20"/>
        </w:rPr>
        <w:t xml:space="preserve">The most studied system of receptor distribution is in different host species infected by influenza virus. </w:t>
      </w:r>
      <w:r w:rsidR="00E77CCE" w:rsidRPr="00AA6AB3">
        <w:rPr>
          <w:rFonts w:ascii="Arial" w:hAnsi="Arial" w:cs="Arial"/>
          <w:sz w:val="20"/>
          <w:szCs w:val="20"/>
          <w:lang w:val="en-GB"/>
        </w:rPr>
        <w:t xml:space="preserve"> Avian and human influenza </w:t>
      </w:r>
      <w:r w:rsidR="00A452CA" w:rsidRPr="00AA6AB3">
        <w:rPr>
          <w:rFonts w:ascii="Arial" w:hAnsi="Arial" w:cs="Arial"/>
          <w:sz w:val="20"/>
          <w:szCs w:val="20"/>
          <w:lang w:val="en-GB"/>
        </w:rPr>
        <w:t xml:space="preserve">strains </w:t>
      </w:r>
      <w:r w:rsidR="00E77CCE" w:rsidRPr="00AA6AB3">
        <w:rPr>
          <w:rFonts w:ascii="Arial" w:hAnsi="Arial" w:cs="Arial"/>
          <w:sz w:val="20"/>
          <w:szCs w:val="20"/>
          <w:lang w:val="en-GB"/>
        </w:rPr>
        <w:t xml:space="preserve">preferentially use differently terminated sialic acid receptors </w:t>
      </w:r>
      <w:r w:rsidR="00E77CCE" w:rsidRPr="00AA6AB3">
        <w:rPr>
          <w:rFonts w:ascii="Arial" w:hAnsi="Arial" w:cs="Arial"/>
          <w:sz w:val="20"/>
          <w:szCs w:val="20"/>
        </w:rPr>
        <w:t xml:space="preserve">with SAα2,3Gal (avian receptor) and SAα2,6Gal (mammalian receptor) terminated saccharides </w:t>
      </w:r>
      <w:r w:rsidR="00A452CA" w:rsidRPr="00AA6AB3">
        <w:rPr>
          <w:rFonts w:ascii="Arial" w:hAnsi="Arial" w:cs="Arial"/>
          <w:sz w:val="20"/>
          <w:szCs w:val="20"/>
        </w:rPr>
        <w:t xml:space="preserve">distributed </w:t>
      </w:r>
      <w:r w:rsidR="00E77CCE" w:rsidRPr="00AA6AB3">
        <w:rPr>
          <w:rFonts w:ascii="Arial" w:hAnsi="Arial" w:cs="Arial"/>
          <w:sz w:val="20"/>
          <w:szCs w:val="20"/>
        </w:rPr>
        <w:t xml:space="preserve">in the upper respiratory tract of birds and </w:t>
      </w:r>
      <w:r w:rsidR="00A967B2" w:rsidRPr="00AA6AB3">
        <w:rPr>
          <w:rFonts w:ascii="Arial" w:hAnsi="Arial" w:cs="Arial"/>
          <w:sz w:val="20"/>
          <w:szCs w:val="20"/>
        </w:rPr>
        <w:t>humans, respectively</w:t>
      </w:r>
      <w:r w:rsidR="00E77CCE" w:rsidRPr="00AA6AB3">
        <w:rPr>
          <w:rFonts w:ascii="Arial" w:hAnsi="Arial" w:cs="Arial"/>
          <w:sz w:val="20"/>
          <w:szCs w:val="20"/>
        </w:rPr>
        <w:t>.</w:t>
      </w:r>
      <w:r w:rsidR="00995610">
        <w:rPr>
          <w:rFonts w:ascii="Arial" w:hAnsi="Arial" w:cs="Arial"/>
          <w:sz w:val="20"/>
          <w:szCs w:val="20"/>
        </w:rPr>
        <w:fldChar w:fldCharType="begin"/>
      </w:r>
      <w:r w:rsidR="00995610">
        <w:rPr>
          <w:rFonts w:ascii="Arial" w:hAnsi="Arial" w:cs="Arial"/>
          <w:sz w:val="20"/>
          <w:szCs w:val="20"/>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Pr>
          <w:rFonts w:ascii="Arial" w:hAnsi="Arial" w:cs="Arial"/>
          <w:sz w:val="20"/>
          <w:szCs w:val="20"/>
        </w:rPr>
        <w:fldChar w:fldCharType="separate"/>
      </w:r>
      <w:r w:rsidR="00995610">
        <w:rPr>
          <w:rFonts w:ascii="Arial" w:hAnsi="Arial" w:cs="Arial"/>
          <w:noProof/>
          <w:sz w:val="20"/>
          <w:szCs w:val="20"/>
        </w:rPr>
        <w:t>(Kumlin et al. 2008)</w:t>
      </w:r>
      <w:r w:rsidR="00995610">
        <w:rPr>
          <w:rFonts w:ascii="Arial" w:hAnsi="Arial" w:cs="Arial"/>
          <w:sz w:val="20"/>
          <w:szCs w:val="20"/>
        </w:rPr>
        <w:fldChar w:fldCharType="end"/>
      </w:r>
      <w:r w:rsidR="00E77CCE" w:rsidRPr="00AA6AB3">
        <w:rPr>
          <w:rFonts w:ascii="Arial" w:hAnsi="Arial" w:cs="Arial"/>
          <w:sz w:val="20"/>
          <w:szCs w:val="20"/>
        </w:rPr>
        <w:t xml:space="preserve"> However, both types of receptor are </w:t>
      </w:r>
      <w:r w:rsidR="00A967B2" w:rsidRPr="00AA6AB3">
        <w:rPr>
          <w:rFonts w:ascii="Arial" w:hAnsi="Arial" w:cs="Arial"/>
          <w:sz w:val="20"/>
          <w:szCs w:val="20"/>
        </w:rPr>
        <w:t xml:space="preserve">also present </w:t>
      </w:r>
      <w:r w:rsidR="00E77CCE" w:rsidRPr="00AA6AB3">
        <w:rPr>
          <w:rFonts w:ascii="Arial" w:hAnsi="Arial" w:cs="Arial"/>
          <w:sz w:val="20"/>
          <w:szCs w:val="20"/>
        </w:rPr>
        <w:t xml:space="preserve">in the upper respiratory tract of pigs giving rise to the pigs as a “mixing vessel” theory of flu recombination and evolution </w:t>
      </w:r>
      <w:r w:rsidR="00E77CCE" w:rsidRPr="00AA6AB3">
        <w:rPr>
          <w:rFonts w:ascii="Arial" w:hAnsi="Arial" w:cs="Arial"/>
          <w:sz w:val="20"/>
          <w:szCs w:val="20"/>
        </w:rPr>
        <w:fldChar w:fldCharType="begin"/>
      </w:r>
      <w:r w:rsidR="00E77CCE" w:rsidRPr="00AA6AB3">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AA6AB3">
        <w:rPr>
          <w:rFonts w:ascii="Arial" w:hAnsi="Arial" w:cs="Arial"/>
          <w:sz w:val="20"/>
          <w:szCs w:val="20"/>
        </w:rPr>
        <w:fldChar w:fldCharType="separate"/>
      </w:r>
      <w:r w:rsidR="00E77CCE" w:rsidRPr="00AA6AB3">
        <w:rPr>
          <w:rFonts w:ascii="Arial" w:hAnsi="Arial" w:cs="Arial"/>
          <w:sz w:val="20"/>
          <w:szCs w:val="20"/>
        </w:rPr>
        <w:t>(Ma et al. 2008)</w:t>
      </w:r>
      <w:r w:rsidR="00E77CCE" w:rsidRPr="00AA6AB3">
        <w:rPr>
          <w:rFonts w:ascii="Arial" w:hAnsi="Arial" w:cs="Arial"/>
          <w:sz w:val="20"/>
          <w:szCs w:val="20"/>
        </w:rPr>
        <w:fldChar w:fldCharType="end"/>
      </w:r>
      <w:r w:rsidR="00E77CCE" w:rsidRPr="00AA6AB3">
        <w:rPr>
          <w:rFonts w:ascii="Arial" w:hAnsi="Arial" w:cs="Arial"/>
          <w:sz w:val="20"/>
          <w:szCs w:val="20"/>
        </w:rPr>
        <w:t xml:space="preserve">. As the pig upper respiratory tract expresses both of these receptors that allows for coinfection with an avian and human strain and recombination to produce a highly pathogenic strain that is more transmissible </w:t>
      </w:r>
      <w:r w:rsidR="00E77CCE" w:rsidRPr="00D36585">
        <w:rPr>
          <w:rFonts w:ascii="Arial" w:hAnsi="Arial" w:cs="Arial"/>
          <w:sz w:val="20"/>
          <w:szCs w:val="20"/>
        </w:rPr>
        <w:t>in people than an avian strain, such as was the case in the 2009 swine flu epidemic.</w:t>
      </w:r>
      <w:r w:rsidR="00C67E1D" w:rsidRPr="00D36585">
        <w:rPr>
          <w:rFonts w:ascii="Arial" w:hAnsi="Arial" w:cs="Arial"/>
          <w:sz w:val="20"/>
          <w:szCs w:val="20"/>
        </w:rPr>
        <w:t>(ref)</w:t>
      </w:r>
      <w:r w:rsidR="00A04007" w:rsidRPr="00D36585">
        <w:rPr>
          <w:rFonts w:ascii="Arial" w:hAnsi="Arial" w:cs="Arial"/>
          <w:sz w:val="20"/>
          <w:szCs w:val="20"/>
        </w:rPr>
        <w:t>Tissue tropism of</w:t>
      </w:r>
      <w:r w:rsidR="00A04007" w:rsidRPr="00D36585">
        <w:rPr>
          <w:rFonts w:ascii="Arial" w:eastAsia="Times New Roman" w:hAnsi="Arial" w:cs="Arial"/>
          <w:color w:val="212121"/>
          <w:kern w:val="36"/>
          <w:sz w:val="20"/>
          <w:szCs w:val="20"/>
        </w:rPr>
        <w:t xml:space="preserve"> avian</w:t>
      </w:r>
      <w:r w:rsidR="00A04007" w:rsidRPr="00D36585">
        <w:rPr>
          <w:rFonts w:ascii="Arial" w:eastAsia="Times New Roman" w:hAnsi="Arial" w:cs="Arial"/>
          <w:color w:val="212121"/>
          <w:kern w:val="36"/>
          <w:sz w:val="20"/>
          <w:szCs w:val="20"/>
        </w:rPr>
        <w:t xml:space="preserve"> Influenza </w:t>
      </w:r>
      <w:r w:rsidR="00A04007" w:rsidRPr="00D36585">
        <w:rPr>
          <w:rFonts w:ascii="Arial" w:eastAsia="Times New Roman" w:hAnsi="Arial" w:cs="Arial"/>
          <w:color w:val="212121"/>
          <w:kern w:val="36"/>
          <w:sz w:val="20"/>
          <w:szCs w:val="20"/>
        </w:rPr>
        <w:t xml:space="preserve">has been shown to influence </w:t>
      </w:r>
      <w:r w:rsidR="00D36585" w:rsidRPr="00D36585">
        <w:rPr>
          <w:rFonts w:ascii="Arial" w:eastAsia="Times New Roman" w:hAnsi="Arial" w:cs="Arial"/>
          <w:color w:val="212121"/>
          <w:kern w:val="36"/>
          <w:sz w:val="20"/>
          <w:szCs w:val="20"/>
        </w:rPr>
        <w:t>spillover</w:t>
      </w:r>
      <w:r w:rsidR="00A04007" w:rsidRPr="00D36585">
        <w:rPr>
          <w:rFonts w:ascii="Arial" w:eastAsia="Times New Roman" w:hAnsi="Arial" w:cs="Arial"/>
          <w:color w:val="212121"/>
          <w:kern w:val="36"/>
          <w:sz w:val="20"/>
          <w:szCs w:val="20"/>
        </w:rPr>
        <w:t xml:space="preserve"> from w</w:t>
      </w:r>
      <w:r w:rsidR="00A04007" w:rsidRPr="00D36585">
        <w:rPr>
          <w:rFonts w:ascii="Arial" w:eastAsia="Times New Roman" w:hAnsi="Arial" w:cs="Arial"/>
          <w:color w:val="212121"/>
          <w:kern w:val="36"/>
          <w:sz w:val="20"/>
          <w:szCs w:val="20"/>
        </w:rPr>
        <w:t>ild Birds to Pigs</w:t>
      </w:r>
      <w:r w:rsidR="00A04007" w:rsidRPr="00D36585">
        <w:rPr>
          <w:rFonts w:ascii="Arial" w:hAnsi="Arial" w:cs="Arial"/>
          <w:sz w:val="20"/>
          <w:szCs w:val="20"/>
        </w:rPr>
        <w:t xml:space="preserve"> </w:t>
      </w:r>
      <w:r w:rsidR="00A04007" w:rsidRPr="00D36585">
        <w:rPr>
          <w:rFonts w:ascii="Arial" w:eastAsia="Times New Roman" w:hAnsi="Arial" w:cs="Arial"/>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D36585">
        <w:rPr>
          <w:rFonts w:ascii="Arial" w:eastAsia="Times New Roman" w:hAnsi="Arial" w:cs="Arial"/>
          <w:color w:val="212121"/>
          <w:kern w:val="36"/>
          <w:sz w:val="20"/>
          <w:szCs w:val="20"/>
        </w:rPr>
        <w:instrText xml:space="preserve"> ADDIN EN.CITE </w:instrText>
      </w:r>
      <w:r w:rsidR="00A04007" w:rsidRPr="00D36585">
        <w:rPr>
          <w:rFonts w:ascii="Arial" w:eastAsia="Times New Roman" w:hAnsi="Arial" w:cs="Arial"/>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D36585">
        <w:rPr>
          <w:rFonts w:ascii="Arial" w:eastAsia="Times New Roman" w:hAnsi="Arial" w:cs="Arial"/>
          <w:color w:val="212121"/>
          <w:kern w:val="36"/>
          <w:sz w:val="20"/>
          <w:szCs w:val="20"/>
        </w:rPr>
        <w:instrText xml:space="preserve"> ADDIN EN.CITE.DATA </w:instrText>
      </w:r>
      <w:r w:rsidR="00A04007" w:rsidRPr="00D36585">
        <w:rPr>
          <w:rFonts w:ascii="Arial" w:eastAsia="Times New Roman" w:hAnsi="Arial" w:cs="Arial"/>
          <w:color w:val="212121"/>
          <w:kern w:val="36"/>
          <w:sz w:val="20"/>
          <w:szCs w:val="20"/>
        </w:rPr>
      </w:r>
      <w:r w:rsidR="00A04007" w:rsidRPr="00D36585">
        <w:rPr>
          <w:rFonts w:ascii="Arial" w:eastAsia="Times New Roman" w:hAnsi="Arial" w:cs="Arial"/>
          <w:color w:val="212121"/>
          <w:kern w:val="36"/>
          <w:sz w:val="20"/>
          <w:szCs w:val="20"/>
        </w:rPr>
        <w:fldChar w:fldCharType="end"/>
      </w:r>
      <w:r w:rsidR="00A04007" w:rsidRPr="00D36585">
        <w:rPr>
          <w:rFonts w:ascii="Arial" w:eastAsia="Times New Roman" w:hAnsi="Arial" w:cs="Arial"/>
          <w:color w:val="212121"/>
          <w:kern w:val="36"/>
          <w:sz w:val="20"/>
          <w:szCs w:val="20"/>
        </w:rPr>
      </w:r>
      <w:r w:rsidR="00A04007" w:rsidRPr="00D36585">
        <w:rPr>
          <w:rFonts w:ascii="Arial" w:eastAsia="Times New Roman" w:hAnsi="Arial" w:cs="Arial"/>
          <w:color w:val="212121"/>
          <w:kern w:val="36"/>
          <w:sz w:val="20"/>
          <w:szCs w:val="20"/>
        </w:rPr>
        <w:fldChar w:fldCharType="separate"/>
      </w:r>
      <w:r w:rsidR="00A04007" w:rsidRPr="00D36585">
        <w:rPr>
          <w:rFonts w:ascii="Arial" w:eastAsia="Times New Roman" w:hAnsi="Arial" w:cs="Arial"/>
          <w:noProof/>
          <w:color w:val="212121"/>
          <w:kern w:val="36"/>
          <w:sz w:val="20"/>
          <w:szCs w:val="20"/>
        </w:rPr>
        <w:t>(Zhang et al. 2020)</w:t>
      </w:r>
      <w:r w:rsidR="00A04007" w:rsidRPr="00D36585">
        <w:rPr>
          <w:rFonts w:ascii="Arial" w:eastAsia="Times New Roman" w:hAnsi="Arial" w:cs="Arial"/>
          <w:color w:val="212121"/>
          <w:kern w:val="36"/>
          <w:sz w:val="20"/>
          <w:szCs w:val="20"/>
        </w:rPr>
        <w:fldChar w:fldCharType="end"/>
      </w:r>
      <w:r w:rsidR="00A04007" w:rsidRPr="00D36585">
        <w:rPr>
          <w:rFonts w:ascii="Arial" w:eastAsia="Times New Roman" w:hAnsi="Arial" w:cs="Arial"/>
          <w:color w:val="212121"/>
          <w:kern w:val="36"/>
          <w:sz w:val="20"/>
          <w:szCs w:val="20"/>
        </w:rPr>
        <w:t>.</w:t>
      </w:r>
      <w:r w:rsidR="00E77CCE" w:rsidRPr="00D36585">
        <w:rPr>
          <w:rFonts w:ascii="Arial" w:hAnsi="Arial" w:cs="Arial"/>
          <w:sz w:val="20"/>
          <w:szCs w:val="20"/>
        </w:rPr>
        <w:t xml:space="preserve"> </w:t>
      </w:r>
      <w:r w:rsidR="00E77CCE" w:rsidRPr="00D36585">
        <w:rPr>
          <w:rFonts w:ascii="Arial" w:hAnsi="Arial" w:cs="Arial"/>
          <w:sz w:val="20"/>
          <w:szCs w:val="20"/>
          <w:lang w:val="en-GB"/>
        </w:rPr>
        <w:t xml:space="preserve">Additionally, </w:t>
      </w:r>
      <w:r w:rsidR="005D3E91" w:rsidRPr="00D36585">
        <w:rPr>
          <w:rFonts w:ascii="Arial" w:hAnsi="Arial" w:cs="Arial"/>
          <w:sz w:val="20"/>
          <w:szCs w:val="20"/>
          <w:lang w:val="en-GB"/>
        </w:rPr>
        <w:t>distribution</w:t>
      </w:r>
      <w:r w:rsidR="00E77CCE" w:rsidRPr="00AA6AB3">
        <w:rPr>
          <w:rFonts w:ascii="Arial" w:hAnsi="Arial" w:cs="Arial"/>
          <w:sz w:val="20"/>
          <w:szCs w:val="20"/>
          <w:lang w:val="en-GB"/>
        </w:rPr>
        <w:t xml:space="preserve"> of receptors in humans is of import. Humans</w:t>
      </w:r>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 possess</w:t>
      </w:r>
      <w:r w:rsidR="00E77CCE" w:rsidRPr="00AA6AB3">
        <w:rPr>
          <w:rFonts w:ascii="Arial" w:hAnsi="Arial" w:cs="Arial"/>
          <w:sz w:val="20"/>
          <w:szCs w:val="20"/>
        </w:rPr>
        <w:t xml:space="preserve"> SAα2,3Gal receptors, but only in their lower respiratory tract</w:t>
      </w:r>
      <w:r w:rsidR="00E77CCE" w:rsidRPr="00AA6AB3">
        <w:rPr>
          <w:rFonts w:ascii="Arial" w:hAnsi="Arial" w:cs="Arial"/>
          <w:sz w:val="20"/>
          <w:szCs w:val="20"/>
          <w:lang w:val="en-GB"/>
        </w:rPr>
        <w:t xml:space="preserve"> </w:t>
      </w:r>
      <w:r w:rsidR="00E77CCE" w:rsidRPr="00AA6AB3">
        <w:rPr>
          <w:rFonts w:ascii="Arial" w:hAnsi="Arial" w:cs="Arial"/>
          <w:sz w:val="20"/>
          <w:szCs w:val="20"/>
          <w:lang w:val="en-GB"/>
        </w:rPr>
        <w:fldChar w:fldCharType="begin"/>
      </w:r>
      <w:r w:rsidR="00E77CCE" w:rsidRPr="00AA6AB3">
        <w:rPr>
          <w:rFonts w:ascii="Arial" w:hAnsi="Arial" w:cs="Arial"/>
          <w:sz w:val="20"/>
          <w:szCs w:val="20"/>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AA6AB3">
        <w:rPr>
          <w:rFonts w:ascii="Arial" w:hAnsi="Arial" w:cs="Arial"/>
          <w:sz w:val="20"/>
          <w:szCs w:val="20"/>
          <w:lang w:val="en-GB"/>
        </w:rPr>
        <w:fldChar w:fldCharType="separate"/>
      </w:r>
      <w:r w:rsidR="00E77CCE" w:rsidRPr="00AA6AB3">
        <w:rPr>
          <w:rFonts w:ascii="Arial" w:hAnsi="Arial" w:cs="Arial"/>
          <w:sz w:val="20"/>
          <w:szCs w:val="20"/>
          <w:lang w:val="en-GB"/>
        </w:rPr>
        <w:t>(de Graaf and Fouchier 2014)</w:t>
      </w:r>
      <w:r w:rsidR="00E77CCE" w:rsidRPr="00AA6AB3">
        <w:rPr>
          <w:rFonts w:ascii="Arial" w:hAnsi="Arial" w:cs="Arial"/>
          <w:sz w:val="20"/>
          <w:szCs w:val="20"/>
          <w:lang w:val="en-GB"/>
        </w:rPr>
        <w:fldChar w:fldCharType="end"/>
      </w:r>
      <w:r w:rsidR="00E77CCE" w:rsidRPr="00AA6AB3">
        <w:rPr>
          <w:rFonts w:ascii="Arial" w:hAnsi="Arial" w:cs="Arial"/>
          <w:sz w:val="20"/>
          <w:szCs w:val="20"/>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E7540" w:rsidRPr="00AA6AB3">
        <w:rPr>
          <w:rFonts w:ascii="Arial" w:hAnsi="Arial" w:cs="Arial"/>
          <w:sz w:val="20"/>
          <w:szCs w:val="20"/>
          <w:lang w:val="en-GB"/>
        </w:rPr>
        <w:t xml:space="preserve">can </w:t>
      </w:r>
      <w:r w:rsidR="008E7540" w:rsidRPr="00AA6AB3">
        <w:rPr>
          <w:rFonts w:ascii="Arial" w:hAnsi="Arial" w:cs="Arial"/>
          <w:sz w:val="20"/>
          <w:szCs w:val="20"/>
          <w:lang w:val="en-GB"/>
        </w:rPr>
        <w:lastRenderedPageBreak/>
        <w:t xml:space="preserve">not </w:t>
      </w:r>
      <w:r w:rsidR="00E77CCE" w:rsidRPr="00AA6AB3">
        <w:rPr>
          <w:rFonts w:ascii="Arial" w:hAnsi="Arial" w:cs="Arial"/>
          <w:sz w:val="20"/>
          <w:szCs w:val="20"/>
          <w:lang w:val="en-GB"/>
        </w:rPr>
        <w:t xml:space="preserve">replicate in the upper </w:t>
      </w:r>
      <w:r w:rsidR="00511715">
        <w:rPr>
          <w:rFonts w:ascii="Arial" w:hAnsi="Arial" w:cs="Arial"/>
          <w:sz w:val="20"/>
          <w:szCs w:val="20"/>
          <w:lang w:val="en-GB"/>
        </w:rPr>
        <w:t>respiratory tract</w:t>
      </w:r>
      <w:r w:rsidR="00E77CCE" w:rsidRPr="00AA6AB3">
        <w:rPr>
          <w:rFonts w:ascii="Arial" w:hAnsi="Arial" w:cs="Arial"/>
          <w:sz w:val="20"/>
          <w:szCs w:val="20"/>
          <w:lang w:val="en-GB"/>
        </w:rPr>
        <w:t xml:space="preserve"> </w:t>
      </w:r>
      <w:r w:rsidR="008E7540" w:rsidRPr="00AA6AB3">
        <w:rPr>
          <w:rFonts w:ascii="Arial" w:hAnsi="Arial" w:cs="Arial"/>
          <w:sz w:val="20"/>
          <w:szCs w:val="20"/>
          <w:lang w:val="en-GB"/>
        </w:rPr>
        <w:t xml:space="preserve">makes it difficult </w:t>
      </w:r>
      <w:r w:rsidR="00E77CCE" w:rsidRPr="00AA6AB3">
        <w:rPr>
          <w:rFonts w:ascii="Arial" w:hAnsi="Arial" w:cs="Arial"/>
          <w:sz w:val="20"/>
          <w:szCs w:val="20"/>
          <w:lang w:val="en-GB"/>
        </w:rPr>
        <w:t xml:space="preserve"> for the virus to be transmitted via respiratory aerosol.  </w:t>
      </w:r>
    </w:p>
    <w:p w14:paraId="0991E17F" w14:textId="7BABE638" w:rsidR="00C432B9" w:rsidRDefault="00E77CCE" w:rsidP="00AA6AB3">
      <w:pPr>
        <w:spacing w:line="480" w:lineRule="auto"/>
        <w:rPr>
          <w:rFonts w:ascii="Arial" w:hAnsi="Arial" w:cs="Arial"/>
          <w:sz w:val="20"/>
          <w:szCs w:val="20"/>
          <w:lang w:val="en-GB"/>
        </w:rPr>
      </w:pPr>
      <w:r w:rsidRPr="00AA6AB3">
        <w:rPr>
          <w:rFonts w:ascii="Arial" w:hAnsi="Arial" w:cs="Arial"/>
          <w:sz w:val="20"/>
          <w:szCs w:val="20"/>
          <w:lang w:val="en-GB"/>
        </w:rPr>
        <w:t xml:space="preserve">Waterfowl are considered as the primary wild reservoir of avian influenza strains and their role in this again partly comes down to receptor distribution. The </w:t>
      </w:r>
      <w:r w:rsidRPr="00AA6AB3">
        <w:rPr>
          <w:rFonts w:ascii="Arial" w:hAnsi="Arial" w:cs="Arial"/>
          <w:sz w:val="20"/>
          <w:szCs w:val="20"/>
        </w:rPr>
        <w:t>SAα2,3Gal receptors used by the influenza virus are present in large amounts in the intestinal tract of many species of m</w:t>
      </w:r>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r w:rsidR="00B64D6E">
        <w:rPr>
          <w:rFonts w:ascii="Arial" w:hAnsi="Arial" w:cs="Arial"/>
          <w:sz w:val="20"/>
          <w:szCs w:val="20"/>
          <w:lang w:val="en-GB"/>
        </w:rPr>
        <w:t>transmission</w:t>
      </w:r>
      <w:r w:rsidR="00391A9A">
        <w:rPr>
          <w:rFonts w:ascii="Arial" w:hAnsi="Arial" w:cs="Arial"/>
          <w:sz w:val="20"/>
          <w:szCs w:val="20"/>
          <w:lang w:val="en-GB"/>
        </w:rPr>
        <w:t xml:space="preserve"> dynamics.</w:t>
      </w:r>
    </w:p>
    <w:p w14:paraId="00F7860A" w14:textId="7FFD4F12" w:rsidR="00BD65F0" w:rsidRPr="00AA6AB3" w:rsidRDefault="00190E35" w:rsidP="00AA6AB3">
      <w:pPr>
        <w:spacing w:line="480" w:lineRule="auto"/>
        <w:rPr>
          <w:rFonts w:ascii="Arial" w:hAnsi="Arial" w:cs="Arial"/>
          <w:sz w:val="20"/>
          <w:szCs w:val="20"/>
        </w:rPr>
      </w:pPr>
      <w:r w:rsidRPr="00AA6AB3">
        <w:rPr>
          <w:rFonts w:ascii="Arial" w:hAnsi="Arial" w:cs="Arial"/>
          <w:sz w:val="20"/>
          <w:szCs w:val="20"/>
        </w:rPr>
        <w:t xml:space="preserve">Here, we synthesize available literature on cross-species transmission events </w:t>
      </w:r>
      <w:r w:rsidR="00C67E1D">
        <w:rPr>
          <w:rFonts w:ascii="Arial" w:hAnsi="Arial" w:cs="Arial"/>
          <w:sz w:val="20"/>
          <w:szCs w:val="20"/>
        </w:rPr>
        <w:t xml:space="preserve">along with pathological data </w:t>
      </w:r>
      <w:r w:rsidR="002D2C53" w:rsidRPr="00AA6AB3">
        <w:rPr>
          <w:rFonts w:ascii="Arial" w:hAnsi="Arial" w:cs="Arial"/>
          <w:sz w:val="20"/>
          <w:szCs w:val="20"/>
        </w:rPr>
        <w:t>to determine</w:t>
      </w:r>
      <w:r w:rsidR="00010045" w:rsidRPr="00AA6AB3">
        <w:rPr>
          <w:rFonts w:ascii="Arial" w:hAnsi="Arial" w:cs="Arial"/>
          <w:sz w:val="20"/>
          <w:szCs w:val="20"/>
        </w:rPr>
        <w:t xml:space="preserve"> how aspects of viral pathogenesis affect cross-species transmission in RNA viruses. </w:t>
      </w:r>
      <w:r w:rsidR="00CE0E06" w:rsidRPr="00AA6AB3">
        <w:rPr>
          <w:rFonts w:ascii="Arial" w:hAnsi="Arial" w:cs="Arial"/>
          <w:sz w:val="20"/>
          <w:szCs w:val="20"/>
        </w:rPr>
        <w:t xml:space="preserve">First, </w:t>
      </w:r>
      <w:r w:rsidR="002D2C53" w:rsidRPr="00AA6AB3">
        <w:rPr>
          <w:rFonts w:ascii="Arial" w:hAnsi="Arial" w:cs="Arial"/>
          <w:sz w:val="20"/>
          <w:szCs w:val="20"/>
        </w:rPr>
        <w:t>we identify</w:t>
      </w:r>
      <w:r w:rsidR="00010045" w:rsidRPr="00AA6AB3">
        <w:rPr>
          <w:rFonts w:ascii="Arial" w:hAnsi="Arial" w:cs="Arial"/>
          <w:sz w:val="20"/>
          <w:szCs w:val="20"/>
        </w:rPr>
        <w:t xml:space="preserve"> how tissue tropism and the mechanism of within host spread influence cross species transmission. </w:t>
      </w:r>
      <w:r w:rsidR="00CE0E06" w:rsidRPr="00AA6AB3">
        <w:rPr>
          <w:rFonts w:ascii="Arial" w:hAnsi="Arial" w:cs="Arial"/>
          <w:sz w:val="20"/>
          <w:szCs w:val="20"/>
        </w:rPr>
        <w:t xml:space="preserve">We </w:t>
      </w:r>
      <w:r w:rsidR="002D2C53" w:rsidRPr="00AA6AB3">
        <w:rPr>
          <w:rFonts w:ascii="Arial" w:hAnsi="Arial" w:cs="Arial"/>
          <w:sz w:val="20"/>
          <w:szCs w:val="20"/>
        </w:rPr>
        <w:t>then, we</w:t>
      </w:r>
      <w:r w:rsidR="00CE0E06" w:rsidRPr="00AA6AB3">
        <w:rPr>
          <w:rFonts w:ascii="Arial" w:hAnsi="Arial" w:cs="Arial"/>
          <w:sz w:val="20"/>
          <w:szCs w:val="20"/>
        </w:rPr>
        <w:t xml:space="preserve"> </w:t>
      </w:r>
      <w:r w:rsidR="002D2C53" w:rsidRPr="00AA6AB3">
        <w:rPr>
          <w:rFonts w:ascii="Arial" w:hAnsi="Arial" w:cs="Arial"/>
          <w:sz w:val="20"/>
          <w:szCs w:val="20"/>
        </w:rPr>
        <w:t>assess the</w:t>
      </w:r>
      <w:r w:rsidR="00010045" w:rsidRPr="00AA6AB3">
        <w:rPr>
          <w:rFonts w:ascii="Arial" w:hAnsi="Arial" w:cs="Arial"/>
          <w:sz w:val="20"/>
          <w:szCs w:val="20"/>
        </w:rPr>
        <w:t xml:space="preserve"> role cellular pathogenesis, including cell tropism, cellular receptor, plays in cross species </w:t>
      </w:r>
      <w:r w:rsidR="002D2C53" w:rsidRPr="00AA6AB3">
        <w:rPr>
          <w:rFonts w:ascii="Arial" w:hAnsi="Arial" w:cs="Arial"/>
          <w:sz w:val="20"/>
          <w:szCs w:val="20"/>
        </w:rPr>
        <w:t>transmission. We</w:t>
      </w:r>
      <w:r w:rsidR="00BD65F0" w:rsidRPr="00AA6AB3">
        <w:rPr>
          <w:rFonts w:ascii="Arial" w:hAnsi="Arial" w:cs="Arial"/>
          <w:sz w:val="20"/>
          <w:szCs w:val="20"/>
        </w:rPr>
        <w:t xml:space="preserve"> </w:t>
      </w:r>
      <w:r w:rsidR="00E344CD" w:rsidRPr="00AA6AB3">
        <w:rPr>
          <w:rFonts w:ascii="Arial" w:hAnsi="Arial" w:cs="Arial"/>
          <w:sz w:val="20"/>
          <w:szCs w:val="20"/>
        </w:rPr>
        <w:t>hypothesize</w:t>
      </w:r>
      <w:r w:rsidR="00BD65F0" w:rsidRPr="00AA6AB3">
        <w:rPr>
          <w:rFonts w:ascii="Arial" w:hAnsi="Arial" w:cs="Arial"/>
          <w:sz w:val="20"/>
          <w:szCs w:val="20"/>
        </w:rPr>
        <w:t xml:space="preserve"> that RNA virus</w:t>
      </w:r>
      <w:r w:rsidR="007F6EB0" w:rsidRPr="00AA6AB3">
        <w:rPr>
          <w:rFonts w:ascii="Arial" w:hAnsi="Arial" w:cs="Arial"/>
          <w:sz w:val="20"/>
          <w:szCs w:val="20"/>
        </w:rPr>
        <w:t xml:space="preserve"> tissue </w:t>
      </w:r>
      <w:r w:rsidR="002D2C53" w:rsidRPr="00AA6AB3">
        <w:rPr>
          <w:rFonts w:ascii="Arial" w:hAnsi="Arial" w:cs="Arial"/>
          <w:sz w:val="20"/>
          <w:szCs w:val="20"/>
        </w:rPr>
        <w:t>tropism, and</w:t>
      </w:r>
      <w:r w:rsidR="00BD65F0" w:rsidRPr="00AA6AB3">
        <w:rPr>
          <w:rFonts w:ascii="Arial" w:hAnsi="Arial" w:cs="Arial"/>
          <w:sz w:val="20"/>
          <w:szCs w:val="20"/>
        </w:rPr>
        <w:t xml:space="preserve"> those </w:t>
      </w:r>
      <w:r w:rsidR="00BD0227" w:rsidRPr="00AA6AB3">
        <w:rPr>
          <w:rFonts w:ascii="Arial" w:hAnsi="Arial" w:cs="Arial"/>
          <w:sz w:val="20"/>
          <w:szCs w:val="20"/>
        </w:rPr>
        <w:t xml:space="preserve">using </w:t>
      </w:r>
      <w:r w:rsidR="00BD65F0" w:rsidRPr="00AA6AB3">
        <w:rPr>
          <w:rFonts w:ascii="Arial" w:hAnsi="Arial" w:cs="Arial"/>
          <w:sz w:val="20"/>
          <w:szCs w:val="20"/>
        </w:rPr>
        <w:t xml:space="preserve">broadly conserved receptors or those that can use alternate receptors will be more likely to transmit to alternate hosts. </w:t>
      </w:r>
    </w:p>
    <w:bookmarkEnd w:id="0"/>
    <w:p w14:paraId="264833AE" w14:textId="549B1BF7" w:rsidR="00041D61" w:rsidRPr="00AA6AB3" w:rsidRDefault="00041D61" w:rsidP="00AA6AB3">
      <w:pPr>
        <w:pStyle w:val="NormalWeb"/>
        <w:spacing w:before="180" w:beforeAutospacing="0" w:after="180" w:afterAutospacing="0" w:line="480" w:lineRule="auto"/>
        <w:rPr>
          <w:rFonts w:ascii="Arial" w:hAnsi="Arial" w:cs="Arial"/>
          <w:sz w:val="20"/>
          <w:szCs w:val="20"/>
        </w:rPr>
      </w:pPr>
    </w:p>
    <w:p w14:paraId="004217DC" w14:textId="6D8D07E1" w:rsidR="00391A9A" w:rsidRDefault="00391A9A" w:rsidP="00AA6AB3">
      <w:pPr>
        <w:pStyle w:val="NormalWeb"/>
        <w:spacing w:before="180" w:beforeAutospacing="0" w:after="180" w:afterAutospacing="0" w:line="480" w:lineRule="auto"/>
        <w:rPr>
          <w:rFonts w:ascii="Arial" w:hAnsi="Arial" w:cs="Arial"/>
          <w:b/>
          <w:bCs/>
          <w:sz w:val="22"/>
          <w:szCs w:val="22"/>
          <w:u w:val="single"/>
        </w:rPr>
      </w:pPr>
    </w:p>
    <w:p w14:paraId="56743980" w14:textId="2AF03C3D" w:rsidR="003D7FA5" w:rsidRDefault="003D7FA5" w:rsidP="00AA6AB3">
      <w:pPr>
        <w:pStyle w:val="NormalWeb"/>
        <w:spacing w:before="180" w:beforeAutospacing="0" w:after="180" w:afterAutospacing="0" w:line="480" w:lineRule="auto"/>
        <w:rPr>
          <w:rFonts w:ascii="Arial" w:hAnsi="Arial" w:cs="Arial"/>
          <w:b/>
          <w:bCs/>
          <w:sz w:val="22"/>
          <w:szCs w:val="22"/>
          <w:u w:val="single"/>
        </w:rPr>
      </w:pPr>
    </w:p>
    <w:p w14:paraId="5D43B325" w14:textId="093C7B1F" w:rsidR="003D7FA5" w:rsidRDefault="003D7FA5" w:rsidP="00AA6AB3">
      <w:pPr>
        <w:pStyle w:val="NormalWeb"/>
        <w:spacing w:before="180" w:beforeAutospacing="0" w:after="180" w:afterAutospacing="0" w:line="480" w:lineRule="auto"/>
        <w:rPr>
          <w:rFonts w:ascii="Arial" w:hAnsi="Arial" w:cs="Arial"/>
          <w:b/>
          <w:bCs/>
          <w:sz w:val="22"/>
          <w:szCs w:val="22"/>
          <w:u w:val="single"/>
        </w:rPr>
      </w:pPr>
    </w:p>
    <w:p w14:paraId="6551A13A" w14:textId="77777777" w:rsidR="003D7FA5" w:rsidRDefault="003D7FA5" w:rsidP="00AA6AB3">
      <w:pPr>
        <w:pStyle w:val="NormalWeb"/>
        <w:spacing w:before="180" w:beforeAutospacing="0" w:after="180" w:afterAutospacing="0" w:line="480" w:lineRule="auto"/>
        <w:rPr>
          <w:rFonts w:ascii="Arial" w:hAnsi="Arial" w:cs="Arial"/>
          <w:b/>
          <w:bCs/>
          <w:sz w:val="22"/>
          <w:szCs w:val="22"/>
          <w:u w:val="single"/>
        </w:rPr>
      </w:pPr>
    </w:p>
    <w:p w14:paraId="13FF6418" w14:textId="6E8F0866" w:rsidR="00F55701" w:rsidRPr="00AA6AB3" w:rsidRDefault="001160DC" w:rsidP="00AA6AB3">
      <w:pPr>
        <w:pStyle w:val="NormalWeb"/>
        <w:spacing w:before="180" w:beforeAutospacing="0" w:after="180" w:afterAutospacing="0" w:line="480" w:lineRule="auto"/>
        <w:rPr>
          <w:rFonts w:ascii="Arial" w:hAnsi="Arial" w:cs="Arial"/>
          <w:b/>
          <w:bCs/>
          <w:sz w:val="22"/>
          <w:szCs w:val="22"/>
          <w:u w:val="single"/>
        </w:rPr>
      </w:pPr>
      <w:r w:rsidRPr="00AA6AB3">
        <w:rPr>
          <w:rFonts w:ascii="Arial" w:hAnsi="Arial" w:cs="Arial"/>
          <w:b/>
          <w:bCs/>
          <w:sz w:val="22"/>
          <w:szCs w:val="22"/>
          <w:u w:val="single"/>
        </w:rPr>
        <w:lastRenderedPageBreak/>
        <w:t>M</w:t>
      </w:r>
      <w:r w:rsidR="00F55701" w:rsidRPr="00AA6AB3">
        <w:rPr>
          <w:rFonts w:ascii="Arial" w:hAnsi="Arial" w:cs="Arial"/>
          <w:b/>
          <w:bCs/>
          <w:sz w:val="22"/>
          <w:szCs w:val="22"/>
          <w:u w:val="single"/>
        </w:rPr>
        <w:t xml:space="preserve">ethods </w:t>
      </w:r>
    </w:p>
    <w:p w14:paraId="0C1B1C11" w14:textId="77777777" w:rsidR="001160DC" w:rsidRPr="00AA6AB3" w:rsidRDefault="001160DC" w:rsidP="00AA6AB3">
      <w:pPr>
        <w:spacing w:before="180" w:after="180" w:line="480" w:lineRule="auto"/>
        <w:rPr>
          <w:rFonts w:ascii="Arial" w:eastAsia="Times New Roman" w:hAnsi="Arial" w:cs="Arial"/>
          <w:sz w:val="20"/>
          <w:szCs w:val="20"/>
        </w:rPr>
      </w:pPr>
      <w:r w:rsidRPr="00AA6AB3">
        <w:rPr>
          <w:rFonts w:ascii="Arial" w:eastAsia="Times New Roman" w:hAnsi="Arial" w:cs="Arial"/>
          <w:b/>
          <w:bCs/>
          <w:color w:val="000000"/>
          <w:sz w:val="20"/>
          <w:szCs w:val="20"/>
        </w:rPr>
        <w:t>Data acquisition and overview </w:t>
      </w:r>
    </w:p>
    <w:p w14:paraId="0EA0A249" w14:textId="1CC179E0"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w:t>
      </w:r>
      <w:commentRangeStart w:id="5"/>
      <w:commentRangeStart w:id="6"/>
      <w:commentRangeStart w:id="7"/>
      <w:r w:rsidRPr="00AA6AB3">
        <w:rPr>
          <w:rFonts w:ascii="Arial" w:hAnsi="Arial" w:cs="Arial"/>
          <w:sz w:val="20"/>
          <w:szCs w:val="20"/>
        </w:rPr>
        <w:t>Prisma guidelines fig</w:t>
      </w:r>
      <w:r w:rsidR="00C67E1D">
        <w:rPr>
          <w:rFonts w:ascii="Arial" w:hAnsi="Arial" w:cs="Arial"/>
          <w:sz w:val="20"/>
          <w:szCs w:val="20"/>
        </w:rPr>
        <w:t xml:space="preserve"> X</w:t>
      </w:r>
      <w:r w:rsidRPr="00AA6AB3">
        <w:rPr>
          <w:rFonts w:ascii="Arial" w:hAnsi="Arial" w:cs="Arial"/>
          <w:sz w:val="20"/>
          <w:szCs w:val="20"/>
        </w:rPr>
        <w:t>.</w:t>
      </w:r>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5"/>
      <w:r w:rsidR="00CD44B5">
        <w:rPr>
          <w:rStyle w:val="CommentReference"/>
          <w:rFonts w:asciiTheme="minorHAnsi" w:eastAsiaTheme="minorHAnsi" w:hAnsiTheme="minorHAnsi" w:cstheme="minorBidi"/>
        </w:rPr>
        <w:commentReference w:id="5"/>
      </w:r>
      <w:commentRangeEnd w:id="6"/>
      <w:r w:rsidR="00CD44B5">
        <w:rPr>
          <w:rStyle w:val="CommentReference"/>
          <w:rFonts w:asciiTheme="minorHAnsi" w:eastAsiaTheme="minorHAnsi" w:hAnsiTheme="minorHAnsi" w:cstheme="minorBidi"/>
        </w:rPr>
        <w:commentReference w:id="6"/>
      </w:r>
      <w:commentRangeEnd w:id="7"/>
      <w:r w:rsidR="00A94849">
        <w:rPr>
          <w:rStyle w:val="CommentReference"/>
          <w:rFonts w:asciiTheme="minorHAnsi" w:eastAsiaTheme="minorHAnsi" w:hAnsiTheme="minorHAnsi" w:cstheme="minorBidi"/>
        </w:rPr>
        <w:commentReference w:id="7"/>
      </w:r>
    </w:p>
    <w:p w14:paraId="66D7F492" w14:textId="2E6E3D65"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ata were imported into R Studio (</w:t>
      </w:r>
      <w:r w:rsidR="001160DC" w:rsidRPr="00AA6AB3">
        <w:rPr>
          <w:rFonts w:ascii="Arial" w:hAnsi="Arial" w:cs="Arial"/>
          <w:color w:val="000000"/>
          <w:sz w:val="20"/>
          <w:szCs w:val="20"/>
          <w:u w:val="single"/>
        </w:rPr>
        <w:t>version 1.3.1056)</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 environment (</w:t>
      </w:r>
      <w:r w:rsidR="001160DC" w:rsidRPr="00AA6AB3">
        <w:rPr>
          <w:rFonts w:ascii="Arial" w:hAnsi="Arial" w:cs="Arial"/>
          <w:color w:val="000000"/>
          <w:sz w:val="20"/>
          <w:szCs w:val="20"/>
          <w:u w:val="single"/>
        </w:rPr>
        <w:t>version 3.5.3.</w:t>
      </w:r>
      <w:r w:rsidR="001160DC" w:rsidRPr="00AA6AB3">
        <w:rPr>
          <w:rFonts w:ascii="Arial" w:hAnsi="Arial" w:cs="Arial"/>
          <w:color w:val="000000"/>
          <w:sz w:val="20"/>
          <w:szCs w:val="20"/>
        </w:rPr>
        <w:t>). References to packages in this methods section indicate specific packages used within the R environment to perform analyses.</w:t>
      </w:r>
    </w:p>
    <w:tbl>
      <w:tblPr>
        <w:tblStyle w:val="TableGrid"/>
        <w:tblpPr w:leftFromText="180" w:rightFromText="180" w:vertAnchor="text" w:horzAnchor="margin" w:tblpY="3560"/>
        <w:tblW w:w="9648" w:type="dxa"/>
        <w:tblLook w:val="04A0" w:firstRow="1" w:lastRow="0" w:firstColumn="1" w:lastColumn="0" w:noHBand="0" w:noVBand="1"/>
      </w:tblPr>
      <w:tblGrid>
        <w:gridCol w:w="4824"/>
        <w:gridCol w:w="4824"/>
      </w:tblGrid>
      <w:tr w:rsidR="00D36585" w:rsidRPr="00AA6AB3" w14:paraId="621AD2ED" w14:textId="77777777" w:rsidTr="00D36585">
        <w:trPr>
          <w:trHeight w:val="465"/>
        </w:trPr>
        <w:tc>
          <w:tcPr>
            <w:tcW w:w="4824" w:type="dxa"/>
          </w:tcPr>
          <w:p w14:paraId="38E305F7"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clusion criteria</w:t>
            </w:r>
          </w:p>
        </w:tc>
        <w:tc>
          <w:tcPr>
            <w:tcW w:w="4824" w:type="dxa"/>
          </w:tcPr>
          <w:p w14:paraId="7868A8A6"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nclusion criteria</w:t>
            </w:r>
          </w:p>
        </w:tc>
      </w:tr>
      <w:tr w:rsidR="00D36585" w:rsidRPr="00AA6AB3" w14:paraId="1D5B6A74" w14:textId="77777777" w:rsidTr="00D36585">
        <w:trPr>
          <w:trHeight w:val="2209"/>
        </w:trPr>
        <w:tc>
          <w:tcPr>
            <w:tcW w:w="4824" w:type="dxa"/>
          </w:tcPr>
          <w:p w14:paraId="3A1ABA38"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perimental Data</w:t>
            </w:r>
          </w:p>
          <w:p w14:paraId="2E66D44E"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Review article</w:t>
            </w:r>
          </w:p>
          <w:p w14:paraId="39EB85A2"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rrelevant</w:t>
            </w:r>
          </w:p>
          <w:p w14:paraId="1B7274C4" w14:textId="77777777" w:rsidR="00D36585" w:rsidRPr="00AA6AB3" w:rsidRDefault="00D36585" w:rsidP="00D36585">
            <w:pPr>
              <w:spacing w:after="120"/>
              <w:rPr>
                <w:rFonts w:ascii="Arial" w:eastAsia="Times New Roman" w:hAnsi="Arial" w:cs="Arial"/>
                <w:b/>
                <w:bCs/>
                <w:color w:val="000000"/>
                <w:sz w:val="20"/>
                <w:szCs w:val="20"/>
              </w:rPr>
            </w:pPr>
          </w:p>
        </w:tc>
        <w:tc>
          <w:tcPr>
            <w:tcW w:w="4824" w:type="dxa"/>
          </w:tcPr>
          <w:p w14:paraId="10F63FAC" w14:textId="77777777" w:rsidR="00D36585" w:rsidRDefault="00D36585" w:rsidP="00D36585">
            <w:pPr>
              <w:spacing w:after="120"/>
              <w:rPr>
                <w:rFonts w:ascii="Arial" w:eastAsia="Times New Roman" w:hAnsi="Arial" w:cs="Arial"/>
                <w:b/>
                <w:bCs/>
                <w:color w:val="000000"/>
                <w:sz w:val="20"/>
                <w:szCs w:val="20"/>
              </w:rPr>
            </w:pPr>
            <w:r>
              <w:rPr>
                <w:rFonts w:ascii="Arial" w:eastAsia="Times New Roman" w:hAnsi="Arial" w:cs="Arial"/>
                <w:b/>
                <w:bCs/>
                <w:color w:val="000000"/>
                <w:sz w:val="20"/>
                <w:szCs w:val="20"/>
              </w:rPr>
              <w:t>Directly transmitted</w:t>
            </w:r>
          </w:p>
          <w:p w14:paraId="51F5735D"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 xml:space="preserve">Evidence of transmission from reservoir to spillover species. (In descending strength of support) </w:t>
            </w:r>
          </w:p>
          <w:p w14:paraId="5057945F"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molecular evidence (virus recovery, PCR etc.)</w:t>
            </w:r>
          </w:p>
          <w:p w14:paraId="4AE3D555"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phylogenetic</w:t>
            </w:r>
          </w:p>
          <w:p w14:paraId="217BE909"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serological</w:t>
            </w:r>
          </w:p>
          <w:p w14:paraId="29A7B8DD"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pidemiological</w:t>
            </w:r>
          </w:p>
          <w:p w14:paraId="226BD1C6" w14:textId="77777777" w:rsidR="00D36585" w:rsidRPr="00AA6AB3" w:rsidRDefault="00D36585" w:rsidP="00D36585">
            <w:pPr>
              <w:spacing w:after="120"/>
              <w:rPr>
                <w:rFonts w:ascii="Arial" w:eastAsia="Times New Roman" w:hAnsi="Arial" w:cs="Arial"/>
                <w:b/>
                <w:bCs/>
                <w:color w:val="000000"/>
                <w:sz w:val="20"/>
                <w:szCs w:val="20"/>
              </w:rPr>
            </w:pPr>
          </w:p>
        </w:tc>
      </w:tr>
    </w:tbl>
    <w:p w14:paraId="3CF76C90" w14:textId="38F46DF8"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literature search</w:t>
      </w:r>
    </w:p>
    <w:p w14:paraId="60D48BDA" w14:textId="142B9717" w:rsidR="00C67E1D" w:rsidRDefault="00D36585" w:rsidP="00AA6AB3">
      <w:pPr>
        <w:spacing w:after="120" w:line="480" w:lineRule="auto"/>
        <w:rPr>
          <w:rFonts w:ascii="Arial" w:eastAsia="Times New Roman" w:hAnsi="Arial" w:cs="Arial"/>
          <w:b/>
          <w:bCs/>
          <w:color w:val="000000"/>
          <w:sz w:val="20"/>
          <w:szCs w:val="20"/>
        </w:rPr>
      </w:pPr>
      <w:r w:rsidRPr="00647DC8">
        <w:rPr>
          <w:rFonts w:ascii="Arial" w:hAnsi="Arial" w:cs="Arial"/>
          <w:noProof/>
          <w:sz w:val="20"/>
          <w:szCs w:val="20"/>
        </w:rPr>
        <mc:AlternateContent>
          <mc:Choice Requires="wps">
            <w:drawing>
              <wp:anchor distT="45720" distB="45720" distL="114300" distR="114300" simplePos="0" relativeHeight="251676672" behindDoc="1" locked="0" layoutInCell="1" allowOverlap="1" wp14:anchorId="27EED011" wp14:editId="081B3AE1">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79448EA8" w:rsidR="00647DC8" w:rsidRDefault="00647DC8" w:rsidP="00647DC8">
                            <w:pPr>
                              <w:rPr>
                                <w:b/>
                                <w:bCs/>
                              </w:rPr>
                            </w:pPr>
                            <w:r>
                              <w:rPr>
                                <w:b/>
                                <w:bCs/>
                              </w:rPr>
                              <w:t xml:space="preserve">FigX: Search terms used in </w:t>
                            </w:r>
                            <w:r w:rsidR="002A07D2">
                              <w:rPr>
                                <w:b/>
                                <w:bCs/>
                              </w:rPr>
                              <w:t>PubMed</w:t>
                            </w:r>
                            <w:r>
                              <w:rPr>
                                <w:b/>
                                <w:bCs/>
                              </w:rPr>
                              <w:t xml:space="preserve"> search</w:t>
                            </w:r>
                          </w:p>
                          <w:p w14:paraId="3330CAEA" w14:textId="1206B56A" w:rsidR="00647DC8" w:rsidRPr="00647DC8" w:rsidRDefault="00647DC8" w:rsidP="00BE501D">
                            <w:r w:rsidRPr="00647DC8">
                              <w:rPr>
                                <w:b/>
                                <w:bCs/>
                              </w:rPr>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70" type="#_x0000_t202" style="position:absolute;margin-left:-9.8pt;margin-top:68pt;width:497.5pt;height:68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">
                <v:textbox>
                  <w:txbxContent>
                    <w:p w14:paraId="266A5364" w14:textId="79448EA8" w:rsidR="00647DC8" w:rsidRDefault="00647DC8" w:rsidP="00647DC8">
                      <w:pPr>
                        <w:rPr>
                          <w:b/>
                          <w:bCs/>
                        </w:rPr>
                      </w:pPr>
                      <w:r>
                        <w:rPr>
                          <w:b/>
                          <w:bCs/>
                        </w:rPr>
                        <w:t xml:space="preserve">FigX: Search terms used in </w:t>
                      </w:r>
                      <w:r w:rsidR="002A07D2">
                        <w:rPr>
                          <w:b/>
                          <w:bCs/>
                        </w:rPr>
                        <w:t>PubMed</w:t>
                      </w:r>
                      <w:r>
                        <w:rPr>
                          <w:b/>
                          <w:bCs/>
                        </w:rPr>
                        <w:t xml:space="preserve"> search</w:t>
                      </w:r>
                    </w:p>
                    <w:p w14:paraId="3330CAEA" w14:textId="1206B56A" w:rsidR="00647DC8" w:rsidRPr="00647DC8" w:rsidRDefault="00647DC8" w:rsidP="00BE501D">
                      <w:r w:rsidRPr="00647DC8">
                        <w:rPr>
                          <w:b/>
                          <w:bCs/>
                        </w:rPr>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8A5622"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008A5622"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008A5622" w:rsidRPr="00AA6AB3">
        <w:rPr>
          <w:rFonts w:ascii="Arial" w:eastAsia="Times New Roman" w:hAnsi="Arial" w:cs="Arial"/>
          <w:color w:val="000000"/>
          <w:sz w:val="20"/>
          <w:szCs w:val="20"/>
        </w:rPr>
        <w:t xml:space="preserve"> guidelines </w:t>
      </w:r>
      <w:r w:rsidR="002D2C53" w:rsidRPr="00AA6AB3">
        <w:rPr>
          <w:rFonts w:ascii="Arial" w:eastAsia="Times New Roman" w:hAnsi="Arial" w:cs="Arial"/>
          <w:color w:val="000000"/>
          <w:sz w:val="20"/>
          <w:szCs w:val="20"/>
        </w:rPr>
        <w:t>() ref.</w:t>
      </w:r>
      <w:r w:rsidR="008A5622" w:rsidRPr="00AA6AB3">
        <w:rPr>
          <w:rFonts w:ascii="Arial" w:eastAsia="Times New Roman" w:hAnsi="Arial" w:cs="Arial"/>
          <w:color w:val="000000"/>
          <w:sz w:val="20"/>
          <w:szCs w:val="20"/>
        </w:rPr>
        <w:t xml:space="preserve"> The search terms </w:t>
      </w:r>
      <w:r w:rsidR="008A5622" w:rsidRPr="00C47B0A">
        <w:rPr>
          <w:rFonts w:ascii="Arial" w:eastAsia="Times New Roman" w:hAnsi="Arial" w:cs="Arial"/>
          <w:color w:val="000000"/>
          <w:sz w:val="20"/>
          <w:szCs w:val="20"/>
        </w:rPr>
        <w:t xml:space="preserve">described in figure x </w:t>
      </w:r>
      <w:proofErr w:type="gramStart"/>
      <w:r w:rsidR="008A5622" w:rsidRPr="00C47B0A">
        <w:rPr>
          <w:rFonts w:ascii="Arial" w:eastAsia="Times New Roman" w:hAnsi="Arial" w:cs="Arial"/>
          <w:color w:val="000000"/>
          <w:sz w:val="20"/>
          <w:szCs w:val="20"/>
        </w:rPr>
        <w:t>were</w:t>
      </w:r>
      <w:proofErr w:type="gramEnd"/>
      <w:r w:rsidR="008A5622" w:rsidRPr="00C47B0A">
        <w:rPr>
          <w:rFonts w:ascii="Arial" w:eastAsia="Times New Roman" w:hAnsi="Arial" w:cs="Arial"/>
          <w:color w:val="000000"/>
          <w:sz w:val="20"/>
          <w:szCs w:val="20"/>
        </w:rPr>
        <w:t xml:space="preserve"> used with the results being screen for eligibility using the Metagear package in R. Eligibility criteria </w:t>
      </w:r>
      <w:r w:rsidR="002D2C53" w:rsidRPr="00C47B0A">
        <w:rPr>
          <w:rFonts w:ascii="Arial" w:eastAsia="Times New Roman" w:hAnsi="Arial" w:cs="Arial"/>
          <w:color w:val="000000"/>
          <w:sz w:val="20"/>
          <w:szCs w:val="20"/>
        </w:rPr>
        <w:t>described</w:t>
      </w:r>
      <w:r w:rsidR="008A5622"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008A5622"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2521C485" w:rsidR="008A5622" w:rsidRDefault="00C67E1D" w:rsidP="00AA6AB3">
      <w:pPr>
        <w:spacing w:after="120" w:line="480" w:lineRule="auto"/>
        <w:rPr>
          <w:rFonts w:ascii="Arial" w:eastAsia="Times New Roman" w:hAnsi="Arial" w:cs="Arial"/>
          <w:color w:val="000000"/>
          <w:sz w:val="20"/>
          <w:szCs w:val="20"/>
        </w:rPr>
      </w:pP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w:t>
      </w:r>
      <w:r w:rsidR="002A07D2">
        <w:rPr>
          <w:rFonts w:ascii="Arial" w:eastAsia="Times New Roman" w:hAnsi="Arial" w:cs="Arial"/>
          <w:color w:val="000000"/>
          <w:sz w:val="20"/>
          <w:szCs w:val="20"/>
        </w:rPr>
        <w:t>cross-species</w:t>
      </w:r>
      <w:r>
        <w:rPr>
          <w:rFonts w:ascii="Arial" w:eastAsia="Times New Roman" w:hAnsi="Arial" w:cs="Arial"/>
          <w:color w:val="000000"/>
          <w:sz w:val="20"/>
          <w:szCs w:val="20"/>
        </w:rPr>
        <w:t xml:space="preserve"> transmission event were recorded from each article, listed in table X. The pathological traits recorded from the secondary search are also listed in </w:t>
      </w:r>
      <w:r>
        <w:rPr>
          <w:rFonts w:ascii="Arial" w:eastAsia="Times New Roman" w:hAnsi="Arial" w:cs="Arial"/>
          <w:color w:val="000000"/>
          <w:sz w:val="20"/>
          <w:szCs w:val="20"/>
        </w:rPr>
        <w:lastRenderedPageBreak/>
        <w:t>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6EE50746" w:rsidR="00C67E1D" w:rsidRDefault="00C67E1D" w:rsidP="00AA6AB3">
      <w:pPr>
        <w:spacing w:after="120" w:line="480" w:lineRule="auto"/>
        <w:rPr>
          <w:rFonts w:ascii="Arial" w:eastAsia="Times New Roman" w:hAnsi="Arial" w:cs="Arial"/>
          <w:b/>
          <w:bCs/>
          <w:color w:val="000000"/>
          <w:sz w:val="20"/>
          <w:szCs w:val="20"/>
        </w:rPr>
      </w:pPr>
    </w:p>
    <w:tbl>
      <w:tblPr>
        <w:tblStyle w:val="TableGrid"/>
        <w:tblpPr w:leftFromText="180" w:rightFromText="180" w:vertAnchor="text" w:horzAnchor="margin" w:tblpY="31"/>
        <w:tblW w:w="0" w:type="auto"/>
        <w:tblLook w:val="04A0" w:firstRow="1" w:lastRow="0" w:firstColumn="1" w:lastColumn="0" w:noHBand="0" w:noVBand="1"/>
      </w:tblPr>
      <w:tblGrid>
        <w:gridCol w:w="4675"/>
        <w:gridCol w:w="4675"/>
      </w:tblGrid>
      <w:tr w:rsidR="003D7FA5" w14:paraId="5B200975" w14:textId="77777777" w:rsidTr="003D7FA5">
        <w:tc>
          <w:tcPr>
            <w:tcW w:w="4675" w:type="dxa"/>
          </w:tcPr>
          <w:p w14:paraId="6236F918"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Transmission event data recorded</w:t>
            </w:r>
          </w:p>
        </w:tc>
        <w:tc>
          <w:tcPr>
            <w:tcW w:w="4675" w:type="dxa"/>
          </w:tcPr>
          <w:p w14:paraId="71FEE83B"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Pathological data recorded</w:t>
            </w:r>
          </w:p>
        </w:tc>
      </w:tr>
      <w:tr w:rsidR="003D7FA5" w14:paraId="5D82A416" w14:textId="77777777" w:rsidTr="003D7FA5">
        <w:tc>
          <w:tcPr>
            <w:tcW w:w="4675" w:type="dxa"/>
          </w:tcPr>
          <w:p w14:paraId="7717A83D"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Virus (Species, genus, family, order)</w:t>
            </w:r>
          </w:p>
          <w:p w14:paraId="619E2B16"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Reservoir host (Species, genus, family, order)</w:t>
            </w:r>
          </w:p>
          <w:p w14:paraId="0BE7DFCF"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Spillover host Species, genus, family, order)</w:t>
            </w:r>
          </w:p>
          <w:p w14:paraId="5981C27E"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Zoonotic traits</w:t>
            </w:r>
          </w:p>
        </w:tc>
        <w:tc>
          <w:tcPr>
            <w:tcW w:w="4675" w:type="dxa"/>
          </w:tcPr>
          <w:p w14:paraId="620F41C0"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Within host spread mechanism</w:t>
            </w:r>
          </w:p>
          <w:p w14:paraId="7E5A44C1"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Cellular receptor used</w:t>
            </w:r>
          </w:p>
          <w:p w14:paraId="680C906E"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Receptor distribution</w:t>
            </w:r>
          </w:p>
          <w:p w14:paraId="450DB097"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Cellular tropism</w:t>
            </w:r>
          </w:p>
          <w:p w14:paraId="393C6886"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Organs/systems affected</w:t>
            </w:r>
          </w:p>
        </w:tc>
      </w:tr>
    </w:tbl>
    <w:p w14:paraId="3FBC158F" w14:textId="2D1382F8" w:rsidR="00C67E1D" w:rsidRPr="00AA6AB3" w:rsidRDefault="003D7FA5"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noProof/>
          <w:color w:val="000000"/>
          <w:sz w:val="20"/>
          <w:szCs w:val="20"/>
        </w:rPr>
        <mc:AlternateContent>
          <mc:Choice Requires="wps">
            <w:drawing>
              <wp:anchor distT="45720" distB="45720" distL="114300" distR="114300" simplePos="0" relativeHeight="251656192" behindDoc="0" locked="0" layoutInCell="1" allowOverlap="1" wp14:anchorId="06DEB729" wp14:editId="418A9E36">
                <wp:simplePos x="0" y="0"/>
                <wp:positionH relativeFrom="column">
                  <wp:posOffset>-127000</wp:posOffset>
                </wp:positionH>
                <wp:positionV relativeFrom="paragraph">
                  <wp:posOffset>2550444</wp:posOffset>
                </wp:positionV>
                <wp:extent cx="6182995" cy="551815"/>
                <wp:effectExtent l="0" t="0" r="27305" b="19685"/>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51815"/>
                        </a:xfrm>
                        <a:prstGeom prst="rect">
                          <a:avLst/>
                        </a:prstGeom>
                        <a:solidFill>
                          <a:srgbClr val="FFFFFF"/>
                        </a:solidFill>
                        <a:ln w="9525">
                          <a:solidFill>
                            <a:srgbClr val="000000"/>
                          </a:solidFill>
                          <a:miter lim="800000"/>
                          <a:headEnd/>
                          <a:tailEnd/>
                        </a:ln>
                      </wps:spPr>
                      <wps:txbx>
                        <w:txbxContent>
                          <w:p w14:paraId="2E9C2A28" w14:textId="41795506" w:rsidR="00AA6AB3" w:rsidRDefault="00AA6AB3">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EB729" id="_x0000_s1071" type="#_x0000_t202" style="position:absolute;margin-left:-10pt;margin-top:200.8pt;width:486.85pt;height:43.4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">
                <v:textbox>
                  <w:txbxContent>
                    <w:p w14:paraId="2E9C2A28" w14:textId="41795506" w:rsidR="00AA6AB3" w:rsidRDefault="00AA6AB3">
                      <w:r>
                        <w:t>Table X</w:t>
                      </w:r>
                    </w:p>
                  </w:txbxContent>
                </v:textbox>
                <w10:wrap type="topAndBottom"/>
              </v:shape>
            </w:pict>
          </mc:Fallback>
        </mc:AlternateContent>
      </w:r>
    </w:p>
    <w:p w14:paraId="05CE7F1A" w14:textId="17A92B4D" w:rsidR="001160DC" w:rsidRPr="00AA6AB3" w:rsidRDefault="003D7FA5" w:rsidP="00AA6AB3">
      <w:pPr>
        <w:spacing w:after="120" w:line="480" w:lineRule="auto"/>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mc:AlternateContent>
          <mc:Choice Requires="wpg">
            <w:drawing>
              <wp:anchor distT="0" distB="0" distL="114300" distR="114300" simplePos="0" relativeHeight="251659264" behindDoc="0" locked="0" layoutInCell="1" allowOverlap="1" wp14:anchorId="115A94F4" wp14:editId="7DE4653D">
                <wp:simplePos x="0" y="0"/>
                <wp:positionH relativeFrom="column">
                  <wp:posOffset>-126518</wp:posOffset>
                </wp:positionH>
                <wp:positionV relativeFrom="paragraph">
                  <wp:posOffset>22</wp:posOffset>
                </wp:positionV>
                <wp:extent cx="6245860" cy="5555615"/>
                <wp:effectExtent l="0" t="0" r="21590" b="26035"/>
                <wp:wrapTopAndBottom/>
                <wp:docPr id="51" name="Group 51"/>
                <wp:cNvGraphicFramePr/>
                <a:graphic xmlns:a="http://schemas.openxmlformats.org/drawingml/2006/main">
                  <a:graphicData uri="http://schemas.microsoft.com/office/word/2010/wordprocessingGroup">
                    <wpg:wgp>
                      <wpg:cNvGrpSpPr/>
                      <wpg:grpSpPr>
                        <a:xfrm>
                          <a:off x="0" y="0"/>
                          <a:ext cx="6245860" cy="5555615"/>
                          <a:chOff x="0" y="0"/>
                          <a:chExt cx="7192010" cy="5414601"/>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7" y="4699591"/>
                            <a:ext cx="6553835" cy="715010"/>
                          </a:xfrm>
                          <a:prstGeom prst="rect">
                            <a:avLst/>
                          </a:prstGeom>
                          <a:solidFill>
                            <a:srgbClr val="FFFFFF"/>
                          </a:solidFill>
                          <a:ln w="9525">
                            <a:solidFill>
                              <a:srgbClr val="000000"/>
                            </a:solidFill>
                            <a:miter lim="800000"/>
                            <a:headEnd/>
                            <a:tailEnd/>
                          </a:ln>
                        </wps:spPr>
                        <wps:txbx>
                          <w:txbxContent>
                            <w:p w14:paraId="2BEEEE54" w14:textId="748CF8C1" w:rsidR="00AA6AB3" w:rsidRDefault="00AA6AB3">
                              <w:r>
                                <w:t>Figure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72" style="position:absolute;margin-left:-9.95pt;margin-top:0;width:491.8pt;height:437.45pt;z-index:251659264;mso-width-relative:margin;mso-height-relative:margin" coordsize="71920,54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">
                <v:group id="Group 3" o:spid="_x0000_s1073"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74"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75"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76"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77"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78"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79"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80"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81"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82"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v:textbox>
                    </v:rect>
                    <v:rect id="Rectangle 17" o:spid="_x0000_s1083"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84"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85"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86"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p>
                        </w:txbxContent>
                      </v:textbox>
                    </v:rect>
                    <v:rect id="Rectangle 21" o:spid="_x0000_s1087"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88"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89"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90"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91"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92"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93"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94"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95"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96" type="#_x0000_t202" style="position:absolute;left:4890;top:46995;width:65539;height:7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748CF8C1" w:rsidR="00AA6AB3" w:rsidRDefault="00AA6AB3">
                        <w:r>
                          <w:t>Figure X</w:t>
                        </w:r>
                      </w:p>
                    </w:txbxContent>
                  </v:textbox>
                </v:shape>
                <w10:wrap type="topAndBottom"/>
              </v:group>
            </w:pict>
          </mc:Fallback>
        </mc:AlternateContent>
      </w:r>
      <w:r w:rsidR="001160DC" w:rsidRPr="00AA6AB3">
        <w:rPr>
          <w:rFonts w:ascii="Arial" w:eastAsia="Times New Roman" w:hAnsi="Arial" w:cs="Arial"/>
          <w:b/>
          <w:bCs/>
          <w:color w:val="000000"/>
          <w:sz w:val="20"/>
          <w:szCs w:val="20"/>
        </w:rPr>
        <w:t>Multiple correspondence Analysis</w:t>
      </w:r>
    </w:p>
    <w:p w14:paraId="5303EA60" w14:textId="64E589B8" w:rsidR="00C47B0A" w:rsidRPr="00AA6AB3" w:rsidRDefault="004131A4" w:rsidP="00C47B0A">
      <w:pPr>
        <w:pStyle w:val="NormalWeb"/>
        <w:spacing w:before="180" w:beforeAutospacing="0" w:after="180" w:afterAutospacing="0" w:line="480" w:lineRule="auto"/>
        <w:rPr>
          <w:rFonts w:ascii="Arial" w:hAnsi="Arial" w:cs="Arial"/>
          <w:b/>
          <w:bCs/>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xml:space="preserve">. The object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distinct viruses n=52, to remove bias in the correspondence caused by viruses which occur often in the literature in spillover events between multiple </w:t>
      </w:r>
      <w:r w:rsidR="005B2CF6" w:rsidRPr="00AA6AB3">
        <w:rPr>
          <w:rFonts w:ascii="Arial" w:hAnsi="Arial" w:cs="Arial"/>
          <w:color w:val="212121"/>
          <w:sz w:val="20"/>
          <w:szCs w:val="20"/>
          <w:shd w:val="clear" w:color="auto" w:fill="FFFFFF"/>
        </w:rPr>
        <w:lastRenderedPageBreak/>
        <w:t xml:space="preserve">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 xml:space="preserve">FactoMineR ref. </w:t>
      </w:r>
      <w:r w:rsidR="005B2CF6" w:rsidRPr="00AA6AB3">
        <w:rPr>
          <w:rFonts w:ascii="Arial" w:hAnsi="Arial" w:cs="Arial"/>
          <w:color w:val="000000"/>
          <w:sz w:val="20"/>
          <w:szCs w:val="20"/>
        </w:rPr>
        <w:t xml:space="preserve"> </w:t>
      </w:r>
    </w:p>
    <w:p w14:paraId="6DCD7D4F" w14:textId="3302BD8A" w:rsidR="00AA6AB3" w:rsidRPr="003D7FA5" w:rsidRDefault="00276459" w:rsidP="00AA6AB3">
      <w:pPr>
        <w:pStyle w:val="NormalWeb"/>
        <w:spacing w:before="180" w:beforeAutospacing="0" w:after="180" w:afterAutospacing="0" w:line="480" w:lineRule="auto"/>
        <w:rPr>
          <w:rFonts w:ascii="Arial" w:hAnsi="Arial" w:cs="Arial"/>
          <w:b/>
          <w:bCs/>
          <w:color w:val="000000"/>
          <w:sz w:val="20"/>
          <w:szCs w:val="20"/>
        </w:rPr>
      </w:pPr>
      <w:r w:rsidRPr="003D7FA5">
        <w:rPr>
          <w:rFonts w:ascii="Arial" w:hAnsi="Arial" w:cs="Arial"/>
          <w:b/>
          <w:bCs/>
          <w:color w:val="000000"/>
          <w:sz w:val="20"/>
          <w:szCs w:val="20"/>
        </w:rPr>
        <w:t>Hierarchical cluster analysis</w:t>
      </w:r>
    </w:p>
    <w:p w14:paraId="33587E57" w14:textId="0F6A25F7"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hclust’ function in the ‘stats’ package to perform agglomerative clustering on this distance matrix. We next visualized the results of our hierarchical cluster analysis as a dendrogram with the ‘dendextend’ </w:t>
      </w:r>
      <w:r w:rsidR="00CF2BC0">
        <w:rPr>
          <w:rFonts w:ascii="Arial" w:hAnsi="Arial" w:cs="Arial"/>
          <w:color w:val="000000"/>
          <w:sz w:val="20"/>
          <w:szCs w:val="20"/>
        </w:rPr>
        <w:t xml:space="preserve">and `factoextra`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Galili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63620C1C" w14:textId="7BB5215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6D8042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618F15BC"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6AFE868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4CCDC75D"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2A246BEF"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7ECB7CA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460B5653"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607CDAD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108B07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7566E31A" w14:textId="77777777" w:rsidR="002A6689" w:rsidRDefault="002A6689"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lastRenderedPageBreak/>
        <w:t>Results</w:t>
      </w:r>
    </w:p>
    <w:p w14:paraId="0A7C48E2" w14:textId="1FB50B68" w:rsidR="006E73F6" w:rsidRPr="00AA6AB3" w:rsidRDefault="00861C49"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Pr="00AA6AB3">
        <w:rPr>
          <w:rFonts w:ascii="Arial" w:hAnsi="Arial" w:cs="Arial"/>
          <w:sz w:val="20"/>
          <w:szCs w:val="20"/>
        </w:rPr>
        <w:t xml:space="preserve"> into the database and following processing, this resulted in n=213 unique entries of virus-reservoir host-spillover host interactions. This was comprised of n=52 distinct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are summarized in table x.</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6E97EC1F"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747318F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2D3CE29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87BBBD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0A6E26C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p>
        </w:tc>
      </w:tr>
      <w:tr w:rsidR="006E73F6" w:rsidRPr="00AA6AB3" w14:paraId="20F4258F" w14:textId="77777777" w:rsidTr="00C67E1D">
        <w:trPr>
          <w:trHeight w:val="585"/>
        </w:trPr>
        <w:tc>
          <w:tcPr>
            <w:tcW w:w="4605" w:type="dxa"/>
          </w:tcPr>
          <w:p w14:paraId="18F752DC" w14:textId="1B19188C"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071FB006"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p>
        </w:tc>
      </w:tr>
    </w:tbl>
    <w:p w14:paraId="7DD286BF" w14:textId="57D6575C"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51072" behindDoc="0" locked="0" layoutInCell="1" allowOverlap="1" wp14:anchorId="182D4763" wp14:editId="0C62B371">
                <wp:simplePos x="0" y="0"/>
                <wp:positionH relativeFrom="column">
                  <wp:posOffset>-38100</wp:posOffset>
                </wp:positionH>
                <wp:positionV relativeFrom="paragraph">
                  <wp:posOffset>287020</wp:posOffset>
                </wp:positionV>
                <wp:extent cx="5840730" cy="528955"/>
                <wp:effectExtent l="0" t="0" r="2667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528955"/>
                        </a:xfrm>
                        <a:prstGeom prst="rect">
                          <a:avLst/>
                        </a:prstGeom>
                        <a:solidFill>
                          <a:srgbClr val="FFFFFF"/>
                        </a:solidFill>
                        <a:ln w="9525">
                          <a:solidFill>
                            <a:srgbClr val="000000"/>
                          </a:solidFill>
                          <a:miter lim="800000"/>
                          <a:headEnd/>
                          <a:tailEnd/>
                        </a:ln>
                      </wps:spPr>
                      <wps:txbx>
                        <w:txbxContent>
                          <w:p w14:paraId="0B767B2E" w14:textId="1777B17C" w:rsidR="0006574A" w:rsidRDefault="005E17B8">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97" type="#_x0000_t202" style="position:absolute;margin-left:-3pt;margin-top:22.6pt;width:459.9pt;height:41.6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">
                <v:textbox>
                  <w:txbxContent>
                    <w:p w14:paraId="0B767B2E" w14:textId="1777B17C" w:rsidR="0006574A" w:rsidRDefault="005E17B8">
                      <w:r>
                        <w:t>Table X</w:t>
                      </w:r>
                    </w:p>
                  </w:txbxContent>
                </v:textbox>
                <w10:wrap type="square"/>
              </v:shape>
            </w:pict>
          </mc:Fallback>
        </mc:AlternateContent>
      </w: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The nature of interactions between reservoir hosts and spillover hosts is represented in figure X</w:t>
      </w:r>
      <w:r w:rsidR="00A53E60">
        <w:rPr>
          <w:rFonts w:ascii="Arial" w:hAnsi="Arial" w:cs="Arial"/>
          <w:sz w:val="20"/>
          <w:szCs w:val="20"/>
        </w:rPr>
        <w:t xml:space="preserve">. </w:t>
      </w:r>
      <w:r w:rsidR="00C44318" w:rsidRPr="00A53E60">
        <w:rPr>
          <w:rFonts w:ascii="Arial" w:hAnsi="Arial" w:cs="Arial"/>
          <w:sz w:val="20"/>
          <w:szCs w:val="20"/>
        </w:rPr>
        <w:t xml:space="preserve">From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r w:rsidR="002D2C53" w:rsidRPr="00C67E1D">
        <w:rPr>
          <w:rFonts w:ascii="Arial" w:hAnsi="Arial" w:cs="Arial"/>
          <w:sz w:val="20"/>
          <w:szCs w:val="20"/>
        </w:rPr>
        <w:t>The most</w:t>
      </w:r>
      <w:r w:rsidR="005E17B8" w:rsidRPr="00C67E1D">
        <w:rPr>
          <w:rFonts w:ascii="Arial" w:hAnsi="Arial" w:cs="Arial"/>
          <w:sz w:val="20"/>
          <w:szCs w:val="20"/>
        </w:rPr>
        <w:t xml:space="preserve"> common </w:t>
      </w:r>
      <w:r w:rsidR="000E097C" w:rsidRPr="00C67E1D">
        <w:rPr>
          <w:rFonts w:ascii="Arial" w:hAnsi="Arial" w:cs="Arial"/>
          <w:sz w:val="20"/>
          <w:szCs w:val="20"/>
        </w:rPr>
        <w:t xml:space="preserve">pathologies </w:t>
      </w:r>
      <w:r w:rsidR="002D2C53" w:rsidRPr="00C67E1D">
        <w:rPr>
          <w:rFonts w:ascii="Arial" w:hAnsi="Arial" w:cs="Arial"/>
          <w:sz w:val="20"/>
          <w:szCs w:val="20"/>
        </w:rPr>
        <w:t xml:space="preserve">recorded </w:t>
      </w:r>
      <w:r w:rsidR="00A53E60">
        <w:rPr>
          <w:rFonts w:ascii="Arial" w:hAnsi="Arial" w:cs="Arial"/>
          <w:sz w:val="20"/>
          <w:szCs w:val="20"/>
        </w:rPr>
        <w:t xml:space="preserve">for within-host spread, cell tropism and organs systems </w:t>
      </w:r>
      <w:r w:rsidR="002D2C53" w:rsidRPr="00C67E1D">
        <w:rPr>
          <w:rFonts w:ascii="Arial" w:hAnsi="Arial" w:cs="Arial"/>
          <w:sz w:val="20"/>
          <w:szCs w:val="20"/>
        </w:rPr>
        <w:t>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1A001A78" w14:textId="77777777" w:rsidR="002A6689" w:rsidRDefault="002A6689" w:rsidP="00AD6C3E">
      <w:pPr>
        <w:pStyle w:val="NormalWeb"/>
        <w:spacing w:before="180" w:beforeAutospacing="0" w:after="180" w:afterAutospacing="0" w:line="480" w:lineRule="auto"/>
        <w:rPr>
          <w:rFonts w:ascii="Arial" w:hAnsi="Arial" w:cs="Arial"/>
          <w:b/>
          <w:bCs/>
          <w:sz w:val="20"/>
          <w:szCs w:val="20"/>
        </w:rPr>
      </w:pPr>
    </w:p>
    <w:p w14:paraId="66A09F45" w14:textId="77777777" w:rsidR="002A6689" w:rsidRDefault="002A6689" w:rsidP="00AD6C3E">
      <w:pPr>
        <w:pStyle w:val="NormalWeb"/>
        <w:spacing w:before="180" w:beforeAutospacing="0" w:after="180" w:afterAutospacing="0" w:line="480" w:lineRule="auto"/>
        <w:rPr>
          <w:rFonts w:ascii="Arial" w:hAnsi="Arial" w:cs="Arial"/>
          <w:b/>
          <w:bCs/>
          <w:sz w:val="20"/>
          <w:szCs w:val="20"/>
        </w:rPr>
      </w:pPr>
    </w:p>
    <w:p w14:paraId="3066A3FF" w14:textId="77777777" w:rsidR="002A6689" w:rsidRDefault="002A6689" w:rsidP="00AD6C3E">
      <w:pPr>
        <w:pStyle w:val="NormalWeb"/>
        <w:spacing w:before="180" w:beforeAutospacing="0" w:after="180" w:afterAutospacing="0" w:line="480" w:lineRule="auto"/>
        <w:rPr>
          <w:rFonts w:ascii="Arial" w:hAnsi="Arial" w:cs="Arial"/>
          <w:b/>
          <w:bCs/>
          <w:sz w:val="20"/>
          <w:szCs w:val="20"/>
        </w:rPr>
      </w:pPr>
    </w:p>
    <w:p w14:paraId="70B1B643" w14:textId="4AA107DD" w:rsidR="002A6689" w:rsidRDefault="002A6689" w:rsidP="00AD6C3E">
      <w:pPr>
        <w:pStyle w:val="NormalWeb"/>
        <w:spacing w:before="180" w:beforeAutospacing="0" w:after="180" w:afterAutospacing="0" w:line="480" w:lineRule="auto"/>
        <w:rPr>
          <w:rFonts w:ascii="Arial" w:hAnsi="Arial" w:cs="Arial"/>
          <w:b/>
          <w:bCs/>
          <w:sz w:val="20"/>
          <w:szCs w:val="20"/>
        </w:rPr>
      </w:pPr>
    </w:p>
    <w:p w14:paraId="1EB78599" w14:textId="77777777" w:rsidR="00B347D4" w:rsidRDefault="00B347D4" w:rsidP="00AD6C3E">
      <w:pPr>
        <w:pStyle w:val="NormalWeb"/>
        <w:spacing w:before="180" w:beforeAutospacing="0" w:after="180" w:afterAutospacing="0" w:line="480" w:lineRule="auto"/>
        <w:rPr>
          <w:rFonts w:ascii="Arial" w:hAnsi="Arial" w:cs="Arial"/>
          <w:b/>
          <w:bCs/>
          <w:sz w:val="20"/>
          <w:szCs w:val="20"/>
        </w:rPr>
      </w:pPr>
    </w:p>
    <w:p w14:paraId="566973AC" w14:textId="4BAF42D9" w:rsidR="002A6689" w:rsidRDefault="00B347D4" w:rsidP="00AD6C3E">
      <w:pPr>
        <w:pStyle w:val="NormalWeb"/>
        <w:spacing w:before="180" w:beforeAutospacing="0" w:after="180" w:afterAutospacing="0" w:line="480" w:lineRule="auto"/>
        <w:rPr>
          <w:rFonts w:ascii="Arial" w:hAnsi="Arial" w:cs="Arial"/>
          <w:b/>
          <w:bCs/>
          <w:sz w:val="20"/>
          <w:szCs w:val="20"/>
        </w:rPr>
      </w:pPr>
      <w:r>
        <w:rPr>
          <w:rFonts w:ascii="Arial" w:hAnsi="Arial" w:cs="Arial"/>
          <w:b/>
          <w:bCs/>
          <w:i/>
          <w:iCs/>
          <w:noProof/>
          <w:sz w:val="20"/>
          <w:szCs w:val="20"/>
          <w:u w:val="single"/>
        </w:rPr>
        <w:lastRenderedPageBreak/>
        <mc:AlternateContent>
          <mc:Choice Requires="wpg">
            <w:drawing>
              <wp:anchor distT="0" distB="0" distL="114300" distR="114300" simplePos="0" relativeHeight="251735040" behindDoc="1" locked="0" layoutInCell="1" allowOverlap="1" wp14:anchorId="5E175EFC" wp14:editId="500C281D">
                <wp:simplePos x="0" y="0"/>
                <wp:positionH relativeFrom="column">
                  <wp:posOffset>361950</wp:posOffset>
                </wp:positionH>
                <wp:positionV relativeFrom="paragraph">
                  <wp:posOffset>4220210</wp:posOffset>
                </wp:positionV>
                <wp:extent cx="4267200" cy="3869055"/>
                <wp:effectExtent l="0" t="0" r="19050" b="17145"/>
                <wp:wrapTopAndBottom/>
                <wp:docPr id="253" name="Group 253"/>
                <wp:cNvGraphicFramePr/>
                <a:graphic xmlns:a="http://schemas.openxmlformats.org/drawingml/2006/main">
                  <a:graphicData uri="http://schemas.microsoft.com/office/word/2010/wordprocessingGroup">
                    <wpg:wgp>
                      <wpg:cNvGrpSpPr/>
                      <wpg:grpSpPr>
                        <a:xfrm>
                          <a:off x="0" y="0"/>
                          <a:ext cx="4267200" cy="3869055"/>
                          <a:chOff x="0" y="0"/>
                          <a:chExt cx="5840730" cy="5050155"/>
                        </a:xfrm>
                      </wpg:grpSpPr>
                      <wps:wsp>
                        <wps:cNvPr id="254" name="Text Box 2"/>
                        <wps:cNvSpPr txBox="1">
                          <a:spLocks noChangeArrowheads="1"/>
                        </wps:cNvSpPr>
                        <wps:spPr bwMode="auto">
                          <a:xfrm>
                            <a:off x="0" y="4521200"/>
                            <a:ext cx="5840730" cy="528955"/>
                          </a:xfrm>
                          <a:prstGeom prst="rect">
                            <a:avLst/>
                          </a:prstGeom>
                          <a:solidFill>
                            <a:srgbClr val="FFFFFF"/>
                          </a:solidFill>
                          <a:ln w="9525">
                            <a:solidFill>
                              <a:srgbClr val="000000"/>
                            </a:solidFill>
                            <a:miter lim="800000"/>
                            <a:headEnd/>
                            <a:tailEnd/>
                          </a:ln>
                        </wps:spPr>
                        <wps:txbx>
                          <w:txbxContent>
                            <w:p w14:paraId="5F3F8774" w14:textId="77777777" w:rsidR="006A5F35" w:rsidRDefault="006A5F35" w:rsidP="006A5F35">
                              <w:r>
                                <w:t>Table X</w:t>
                              </w:r>
                            </w:p>
                          </w:txbxContent>
                        </wps:txbx>
                        <wps:bodyPr rot="0" vert="horz" wrap="square" lIns="91440" tIns="45720" rIns="91440" bIns="45720" anchor="t" anchorCtr="0">
                          <a:noAutofit/>
                        </wps:bodyPr>
                      </wps:wsp>
                      <pic:pic xmlns:pic="http://schemas.openxmlformats.org/drawingml/2006/picture">
                        <pic:nvPicPr>
                          <pic:cNvPr id="255" name="Picture 255" descr="Chart, bar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57200" y="0"/>
                            <a:ext cx="4406900" cy="4406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E175EFC" id="Group 253" o:spid="_x0000_s1098" style="position:absolute;margin-left:28.5pt;margin-top:332.3pt;width:336pt;height:304.65pt;z-index:-251581440;mso-width-relative:margin;mso-height-relative:margin" coordsize="58407,50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QB&#10;gTIoloYiHdKde8qRVlMcDQiUAYEyKJaGIh3SnXvKkVZTHA0IlAGBMiiWhiId0p17ypFWUxwNCJSh&#10;m8/acRdg6tyMZy42S0ORDunOPeVIq6mX/DvyOtwNmFrh7u0UZehmq4f65bgLMHVuxjMXm6WhSId0&#10;555ypNXUS/4deR3uBkytcPd2ij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Ut&#10;X9MeAAAgAElEQVT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">
                <v:shape id="_x0000_s1099" type="#_x0000_t202" style="position:absolute;top:45212;width:58407;height:5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">
                  <v:textbox>
                    <w:txbxContent>
                      <w:p w14:paraId="5F3F8774" w14:textId="77777777" w:rsidR="006A5F35" w:rsidRDefault="006A5F35" w:rsidP="006A5F35">
                        <w:r>
                          <w:t>Table X</w:t>
                        </w:r>
                      </w:p>
                    </w:txbxContent>
                  </v:textbox>
                </v:shape>
                <v:shape id="Picture 255" o:spid="_x0000_s1100" type="#_x0000_t75" alt="Chart, bar chart&#10;&#10;Description automatically generated" style="position:absolute;left:4572;width:44069;height:44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">
                  <v:imagedata r:id="rId16" o:title="Chart, bar chart&#10;&#10;Description automatically generated"/>
                </v:shape>
                <w10:wrap type="topAndBottom"/>
              </v:group>
            </w:pict>
          </mc:Fallback>
        </mc:AlternateContent>
      </w:r>
      <w:r w:rsidRPr="00304735">
        <w:rPr>
          <w:rFonts w:ascii="Arial" w:hAnsi="Arial" w:cs="Arial"/>
          <w:noProof/>
          <w:sz w:val="20"/>
          <w:szCs w:val="20"/>
        </w:rPr>
        <mc:AlternateContent>
          <mc:Choice Requires="wpg">
            <w:drawing>
              <wp:anchor distT="0" distB="0" distL="114300" distR="114300" simplePos="0" relativeHeight="251731968" behindDoc="1" locked="0" layoutInCell="1" allowOverlap="1" wp14:anchorId="03F66E31" wp14:editId="50998F83">
                <wp:simplePos x="0" y="0"/>
                <wp:positionH relativeFrom="column">
                  <wp:posOffset>321773</wp:posOffset>
                </wp:positionH>
                <wp:positionV relativeFrom="paragraph">
                  <wp:posOffset>309</wp:posOffset>
                </wp:positionV>
                <wp:extent cx="4762500" cy="3688080"/>
                <wp:effectExtent l="0" t="0" r="0" b="26670"/>
                <wp:wrapTopAndBottom/>
                <wp:docPr id="244" name="Group 244"/>
                <wp:cNvGraphicFramePr/>
                <a:graphic xmlns:a="http://schemas.openxmlformats.org/drawingml/2006/main">
                  <a:graphicData uri="http://schemas.microsoft.com/office/word/2010/wordprocessingGroup">
                    <wpg:wgp>
                      <wpg:cNvGrpSpPr/>
                      <wpg:grpSpPr>
                        <a:xfrm>
                          <a:off x="0" y="0"/>
                          <a:ext cx="4762500" cy="3688080"/>
                          <a:chOff x="0" y="0"/>
                          <a:chExt cx="6057900" cy="6202680"/>
                        </a:xfrm>
                      </wpg:grpSpPr>
                      <pic:pic xmlns:pic="http://schemas.openxmlformats.org/drawingml/2006/picture">
                        <pic:nvPicPr>
                          <pic:cNvPr id="245" name="Picture 245" descr="Chart, bar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14300" y="0"/>
                            <a:ext cx="5943600" cy="5943600"/>
                          </a:xfrm>
                          <a:prstGeom prst="rect">
                            <a:avLst/>
                          </a:prstGeom>
                        </pic:spPr>
                      </pic:pic>
                      <wps:wsp>
                        <wps:cNvPr id="246" name="Text Box 2"/>
                        <wps:cNvSpPr txBox="1">
                          <a:spLocks noChangeArrowheads="1"/>
                        </wps:cNvSpPr>
                        <wps:spPr bwMode="auto">
                          <a:xfrm>
                            <a:off x="0" y="5816600"/>
                            <a:ext cx="5473700" cy="386080"/>
                          </a:xfrm>
                          <a:prstGeom prst="rect">
                            <a:avLst/>
                          </a:prstGeom>
                          <a:solidFill>
                            <a:srgbClr val="FFFFFF"/>
                          </a:solidFill>
                          <a:ln w="9525">
                            <a:solidFill>
                              <a:srgbClr val="000000"/>
                            </a:solidFill>
                            <a:miter lim="800000"/>
                            <a:headEnd/>
                            <a:tailEnd/>
                          </a:ln>
                        </wps:spPr>
                        <wps:txbx>
                          <w:txbxContent>
                            <w:p w14:paraId="2B727AE1" w14:textId="77777777" w:rsidR="006A5F35" w:rsidRDefault="006A5F35" w:rsidP="006A5F35">
                              <w:r>
                                <w:t>Fig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101" style="position:absolute;margin-left:25.35pt;margin-top:0;width:375pt;height:290.4pt;z-index:-251584512;mso-width-relative:margin;mso-height-relative:margin" coordsize="60579,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fM//8+xgC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sAgBvudYincE8JnMpdAADccK9DPIV7SuBU7gI6&#10;oi+EpaE1gQiVb0/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p1exZQAAIABJREF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VvrPwgAAAgAElEQVS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RmtvP/1QM0Q6XrUBXNUOk6VEUz1BO6XHQl6AEyM9tJ16Eq&#10;mqHSdaiKZqh0HaqiGeoJXS66EvQAmZntpOtQFc1Q6TpURTNUug5V0Qz1hC4XXQl6gMzMdtJ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10HXoSqaodJ1qIpmqHQdqqIZqlYJ&#10;eoDXQdehKpqh0nWoimaodB2qohmqVgl6gMzM74PR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3P&#10;HgMHAAAgAElEQVS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MzMdtJ1qIpmqHQdqqIZKl2HqmiGekKXi64EPUBmZjvp&#10;OlRFM1S6DlXRDJWuQ1U0Qz2hy0VXgh4gM7OddB2qohkqXYeqaIZK16EqmqGe0OWiK0EPkJnZTroO&#10;VdEMla5DVTRDpetQFc1QT+hy0ZWgB8jMbCddh6pohkrXoSqaodJ1qIpmqCd0uehK0ANkZraTrkNV&#10;NEOl61AVzVDpOlRFM9QTulx0JegBMjPbSdehKpqh0nWoimaodB2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">
                <v:shape id="Picture 245" o:spid="_x0000_s1102" type="#_x0000_t75" alt="Chart, bar chart&#10;&#10;Description automatically generated" style="position:absolute;left:1143;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">
                  <v:imagedata r:id="rId18" o:title="Chart, bar chart&#10;&#10;Description automatically generated"/>
                </v:shape>
                <v:shape id="_x0000_s1103" type="#_x0000_t202" style="position:absolute;top:58166;width:5473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77777777" w:rsidR="006A5F35" w:rsidRDefault="006A5F35" w:rsidP="006A5F35">
                        <w:r>
                          <w:t>Fig X</w:t>
                        </w:r>
                      </w:p>
                    </w:txbxContent>
                  </v:textbox>
                </v:shape>
                <w10:wrap type="topAndBottom"/>
              </v:group>
            </w:pict>
          </mc:Fallback>
        </mc:AlternateContent>
      </w:r>
    </w:p>
    <w:p w14:paraId="6B82BE80" w14:textId="1325C77E" w:rsidR="00AD6C3E" w:rsidRDefault="006A5F35" w:rsidP="00AD6C3E">
      <w:pPr>
        <w:pStyle w:val="NormalWeb"/>
        <w:spacing w:before="180" w:beforeAutospacing="0" w:after="180" w:afterAutospacing="0" w:line="480" w:lineRule="auto"/>
        <w:rPr>
          <w:rFonts w:ascii="Arial" w:hAnsi="Arial" w:cs="Arial"/>
          <w:sz w:val="20"/>
          <w:szCs w:val="20"/>
        </w:rPr>
      </w:pPr>
      <w:r w:rsidRPr="00304735">
        <w:rPr>
          <w:rFonts w:ascii="Arial" w:hAnsi="Arial" w:cs="Arial"/>
          <w:b/>
          <w:bCs/>
          <w:sz w:val="20"/>
          <w:szCs w:val="20"/>
        </w:rPr>
        <w:lastRenderedPageBreak/>
        <w:t xml:space="preserve">Multiple correspondence </w:t>
      </w:r>
      <w:r w:rsidR="002A07D2" w:rsidRPr="00304735">
        <w:rPr>
          <w:rFonts w:ascii="Arial" w:hAnsi="Arial" w:cs="Arial"/>
          <w:b/>
          <w:bCs/>
          <w:sz w:val="20"/>
          <w:szCs w:val="20"/>
        </w:rPr>
        <w:t>analysis</w:t>
      </w:r>
      <w:r w:rsidR="002A07D2" w:rsidRPr="00AA6AB3">
        <w:rPr>
          <w:rFonts w:ascii="Arial" w:hAnsi="Arial" w:cs="Arial"/>
          <w:sz w:val="20"/>
          <w:szCs w:val="20"/>
        </w:rPr>
        <w:t xml:space="preserve"> </w:t>
      </w:r>
    </w:p>
    <w:p w14:paraId="30057DB8" w14:textId="6429EBE6" w:rsidR="00A53E60" w:rsidRPr="00B347D4"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figure x.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w:t>
      </w:r>
      <w:r w:rsidR="00304735" w:rsidRPr="00B347D4">
        <w:rPr>
          <w:rFonts w:ascii="Arial" w:hAnsi="Arial" w:cs="Arial"/>
          <w:sz w:val="20"/>
          <w:szCs w:val="20"/>
        </w:rPr>
        <w:t xml:space="preserve">(figure X) clusters epithelial spread and </w:t>
      </w:r>
      <w:r w:rsidR="002D2C53" w:rsidRPr="00B347D4">
        <w:rPr>
          <w:rFonts w:ascii="Arial" w:hAnsi="Arial" w:cs="Arial"/>
          <w:sz w:val="20"/>
          <w:szCs w:val="20"/>
        </w:rPr>
        <w:t>respiratory</w:t>
      </w:r>
      <w:r w:rsidR="00304735" w:rsidRPr="00B347D4">
        <w:rPr>
          <w:rFonts w:ascii="Arial" w:hAnsi="Arial" w:cs="Arial"/>
          <w:sz w:val="20"/>
          <w:szCs w:val="20"/>
        </w:rPr>
        <w:t xml:space="preserve"> pathology with anthroponosis, suggesting an association between these variables. There also appears to be an </w:t>
      </w:r>
      <w:r w:rsidR="002D2C53" w:rsidRPr="00B347D4">
        <w:rPr>
          <w:rFonts w:ascii="Arial" w:hAnsi="Arial" w:cs="Arial"/>
          <w:sz w:val="20"/>
          <w:szCs w:val="20"/>
        </w:rPr>
        <w:t>association</w:t>
      </w:r>
      <w:r w:rsidR="00304735" w:rsidRPr="00B347D4">
        <w:rPr>
          <w:rFonts w:ascii="Arial" w:hAnsi="Arial" w:cs="Arial"/>
          <w:sz w:val="20"/>
          <w:szCs w:val="20"/>
        </w:rPr>
        <w:t xml:space="preserve"> between </w:t>
      </w:r>
      <w:commentRangeStart w:id="8"/>
      <w:r w:rsidR="00304735" w:rsidRPr="00B347D4">
        <w:rPr>
          <w:rFonts w:ascii="Arial" w:hAnsi="Arial" w:cs="Arial"/>
          <w:sz w:val="20"/>
          <w:szCs w:val="20"/>
        </w:rPr>
        <w:t>lymphocytic tropism and not being zoonotic.</w:t>
      </w:r>
      <w:commentRangeEnd w:id="8"/>
      <w:r w:rsidR="00142773" w:rsidRPr="00B347D4">
        <w:rPr>
          <w:rStyle w:val="CommentReference"/>
          <w:rFonts w:asciiTheme="minorHAnsi" w:eastAsiaTheme="minorHAnsi" w:hAnsiTheme="minorHAnsi" w:cstheme="minorBidi"/>
        </w:rPr>
        <w:commentReference w:id="8"/>
      </w:r>
      <w:r w:rsidR="00AD6C3E" w:rsidRPr="00B347D4">
        <w:rPr>
          <w:rFonts w:ascii="Arial" w:hAnsi="Arial" w:cs="Arial"/>
          <w:sz w:val="20"/>
          <w:szCs w:val="20"/>
        </w:rPr>
        <w:t xml:space="preserve"> </w:t>
      </w:r>
      <w:r w:rsidR="00A53E60" w:rsidRPr="00B347D4">
        <w:rPr>
          <w:rFonts w:ascii="Arial" w:hAnsi="Arial" w:cs="Arial"/>
          <w:sz w:val="20"/>
          <w:szCs w:val="20"/>
        </w:rPr>
        <w:t xml:space="preserve">95% confidence ellipses for anthroponotic cluster separately from not_zoontoic, suggest pathological features differ. (fig </w:t>
      </w:r>
      <w:commentRangeStart w:id="9"/>
      <w:commentRangeStart w:id="10"/>
      <w:r w:rsidR="00A53E60" w:rsidRPr="00B347D4">
        <w:rPr>
          <w:rFonts w:ascii="Arial" w:hAnsi="Arial" w:cs="Arial"/>
          <w:sz w:val="20"/>
          <w:szCs w:val="20"/>
        </w:rPr>
        <w:t>X</w:t>
      </w:r>
      <w:commentRangeEnd w:id="9"/>
      <w:r w:rsidR="00A53E60" w:rsidRPr="00B347D4">
        <w:rPr>
          <w:rStyle w:val="CommentReference"/>
          <w:rFonts w:asciiTheme="minorHAnsi" w:eastAsiaTheme="minorHAnsi" w:hAnsiTheme="minorHAnsi" w:cstheme="minorBidi"/>
        </w:rPr>
        <w:commentReference w:id="9"/>
      </w:r>
      <w:commentRangeEnd w:id="10"/>
      <w:r w:rsidR="00A53E60" w:rsidRPr="00B347D4">
        <w:rPr>
          <w:rStyle w:val="CommentReference"/>
          <w:rFonts w:asciiTheme="minorHAnsi" w:eastAsiaTheme="minorHAnsi" w:hAnsiTheme="minorHAnsi" w:cstheme="minorBidi"/>
        </w:rPr>
        <w:commentReference w:id="10"/>
      </w:r>
      <w:r w:rsidR="00A53E60" w:rsidRPr="00B347D4">
        <w:rPr>
          <w:rFonts w:ascii="Arial" w:hAnsi="Arial" w:cs="Arial"/>
          <w:sz w:val="20"/>
          <w:szCs w:val="20"/>
        </w:rPr>
        <w:t>).</w:t>
      </w:r>
    </w:p>
    <w:p w14:paraId="3BCDEF9A" w14:textId="021A9F18" w:rsidR="00164ADF" w:rsidRPr="00AA6AB3" w:rsidRDefault="00A53E60" w:rsidP="00AA6AB3">
      <w:pPr>
        <w:pStyle w:val="NormalWeb"/>
        <w:spacing w:before="180" w:beforeAutospacing="0" w:after="180" w:afterAutospacing="0" w:line="480" w:lineRule="auto"/>
        <w:rPr>
          <w:rFonts w:ascii="Arial" w:hAnsi="Arial" w:cs="Arial"/>
          <w:sz w:val="20"/>
          <w:szCs w:val="20"/>
        </w:rPr>
      </w:pPr>
      <w:r w:rsidRPr="00B347D4">
        <w:rPr>
          <w:rFonts w:ascii="Arial" w:hAnsi="Arial" w:cs="Arial"/>
          <w:sz w:val="20"/>
          <w:szCs w:val="20"/>
        </w:rPr>
        <w:t>T</w:t>
      </w:r>
      <w:r w:rsidR="00304735" w:rsidRPr="00B347D4">
        <w:rPr>
          <w:rFonts w:ascii="Arial" w:hAnsi="Arial" w:cs="Arial"/>
          <w:sz w:val="20"/>
          <w:szCs w:val="20"/>
        </w:rPr>
        <w:t xml:space="preserve">he MCA </w:t>
      </w:r>
      <w:r w:rsidRPr="00B347D4">
        <w:rPr>
          <w:rFonts w:ascii="Arial" w:hAnsi="Arial" w:cs="Arial"/>
          <w:sz w:val="20"/>
          <w:szCs w:val="20"/>
        </w:rPr>
        <w:t>wa</w:t>
      </w:r>
      <w:r w:rsidR="00304735" w:rsidRPr="00B347D4">
        <w:rPr>
          <w:rFonts w:ascii="Arial" w:hAnsi="Arial" w:cs="Arial"/>
          <w:sz w:val="20"/>
          <w:szCs w:val="20"/>
        </w:rPr>
        <w:t>s repeated with</w:t>
      </w:r>
      <w:r w:rsidR="00C67E1D" w:rsidRPr="00B347D4">
        <w:rPr>
          <w:rFonts w:ascii="Arial" w:hAnsi="Arial" w:cs="Arial"/>
          <w:sz w:val="20"/>
          <w:szCs w:val="20"/>
        </w:rPr>
        <w:t xml:space="preserve"> </w:t>
      </w:r>
      <w:commentRangeStart w:id="11"/>
      <w:commentRangeStart w:id="12"/>
      <w:r w:rsidR="00304735" w:rsidRPr="00B347D4">
        <w:rPr>
          <w:rFonts w:ascii="Arial" w:hAnsi="Arial" w:cs="Arial"/>
          <w:sz w:val="20"/>
          <w:szCs w:val="20"/>
        </w:rPr>
        <w:t xml:space="preserve">distinct viruses (fig X) </w:t>
      </w:r>
      <w:r w:rsidRPr="00B347D4">
        <w:rPr>
          <w:rFonts w:ascii="Arial" w:hAnsi="Arial" w:cs="Arial"/>
          <w:sz w:val="20"/>
          <w:szCs w:val="20"/>
        </w:rPr>
        <w:t>Distinct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B347D4">
        <w:rPr>
          <w:rFonts w:ascii="Arial" w:hAnsi="Arial" w:cs="Arial"/>
          <w:sz w:val="20"/>
          <w:szCs w:val="20"/>
        </w:rPr>
        <w:t xml:space="preserve">astrointestinal </w:t>
      </w:r>
      <w:commentRangeEnd w:id="11"/>
      <w:r w:rsidR="00132795" w:rsidRPr="00B347D4">
        <w:rPr>
          <w:rStyle w:val="CommentReference"/>
          <w:rFonts w:asciiTheme="minorHAnsi" w:eastAsiaTheme="minorHAnsi" w:hAnsiTheme="minorHAnsi" w:cstheme="minorBidi"/>
        </w:rPr>
        <w:commentReference w:id="11"/>
      </w:r>
      <w:commentRangeEnd w:id="12"/>
      <w:r w:rsidR="00132795" w:rsidRPr="00B347D4">
        <w:rPr>
          <w:rStyle w:val="CommentReference"/>
          <w:rFonts w:asciiTheme="minorHAnsi" w:eastAsiaTheme="minorHAnsi" w:hAnsiTheme="minorHAnsi" w:cstheme="minorBidi"/>
        </w:rPr>
        <w:commentReference w:id="12"/>
      </w:r>
      <w:r w:rsidR="00304735" w:rsidRPr="00B347D4">
        <w:rPr>
          <w:rFonts w:ascii="Arial" w:hAnsi="Arial" w:cs="Arial"/>
          <w:sz w:val="20"/>
          <w:szCs w:val="20"/>
        </w:rPr>
        <w:t xml:space="preserve">pathology is </w:t>
      </w:r>
      <w:r w:rsidR="002D2C53" w:rsidRPr="00B347D4">
        <w:rPr>
          <w:rFonts w:ascii="Arial" w:hAnsi="Arial" w:cs="Arial"/>
          <w:sz w:val="20"/>
          <w:szCs w:val="20"/>
        </w:rPr>
        <w:t>associated with</w:t>
      </w:r>
      <w:r w:rsidR="00304735" w:rsidRPr="00B347D4">
        <w:rPr>
          <w:rFonts w:ascii="Arial" w:hAnsi="Arial" w:cs="Arial"/>
          <w:sz w:val="20"/>
          <w:szCs w:val="20"/>
        </w:rPr>
        <w:t xml:space="preserve"> </w:t>
      </w:r>
      <w:r w:rsidR="002D2C53" w:rsidRPr="00B347D4">
        <w:rPr>
          <w:rFonts w:ascii="Arial" w:hAnsi="Arial" w:cs="Arial"/>
          <w:sz w:val="20"/>
          <w:szCs w:val="20"/>
        </w:rPr>
        <w:t>not zoonotic</w:t>
      </w:r>
      <w:r w:rsidR="00304735" w:rsidRPr="00B347D4">
        <w:rPr>
          <w:rFonts w:ascii="Arial" w:hAnsi="Arial" w:cs="Arial"/>
          <w:sz w:val="20"/>
          <w:szCs w:val="20"/>
        </w:rPr>
        <w:t xml:space="preserve"> in addition to lymphocyte tropism.</w:t>
      </w:r>
      <w:r w:rsidR="00AE0E9C" w:rsidRPr="00B347D4">
        <w:rPr>
          <w:rFonts w:ascii="Arial" w:hAnsi="Arial" w:cs="Arial"/>
          <w:sz w:val="20"/>
          <w:szCs w:val="20"/>
        </w:rPr>
        <w:t xml:space="preserve"> </w:t>
      </w:r>
      <w:r w:rsidR="002A07D2" w:rsidRPr="00B347D4">
        <w:rPr>
          <w:rFonts w:ascii="Arial" w:hAnsi="Arial" w:cs="Arial"/>
          <w:sz w:val="20"/>
          <w:szCs w:val="20"/>
        </w:rPr>
        <w:t>The</w:t>
      </w:r>
      <w:r w:rsidR="00304735" w:rsidRPr="00B347D4">
        <w:rPr>
          <w:rFonts w:ascii="Arial" w:hAnsi="Arial" w:cs="Arial"/>
          <w:sz w:val="20"/>
          <w:szCs w:val="20"/>
        </w:rPr>
        <w:t xml:space="preserve"> zoonotic ellipses for the </w:t>
      </w:r>
      <w:r w:rsidR="002D2C53" w:rsidRPr="00B347D4">
        <w:rPr>
          <w:rFonts w:ascii="Arial" w:hAnsi="Arial" w:cs="Arial"/>
          <w:sz w:val="20"/>
          <w:szCs w:val="20"/>
        </w:rPr>
        <w:t>distinct</w:t>
      </w:r>
      <w:r w:rsidR="00304735" w:rsidRPr="00B347D4">
        <w:rPr>
          <w:rFonts w:ascii="Arial" w:hAnsi="Arial" w:cs="Arial"/>
          <w:sz w:val="20"/>
          <w:szCs w:val="20"/>
        </w:rPr>
        <w:t xml:space="preserve"> virus MCA have the zoonotic ellipse as a smaller </w:t>
      </w:r>
      <w:r w:rsidR="002D2C53" w:rsidRPr="00B347D4">
        <w:rPr>
          <w:rFonts w:ascii="Arial" w:hAnsi="Arial" w:cs="Arial"/>
          <w:sz w:val="20"/>
          <w:szCs w:val="20"/>
        </w:rPr>
        <w:t>ellipse</w:t>
      </w:r>
      <w:r w:rsidR="00304735" w:rsidRPr="00B347D4">
        <w:rPr>
          <w:rFonts w:ascii="Arial" w:hAnsi="Arial" w:cs="Arial"/>
          <w:sz w:val="20"/>
          <w:szCs w:val="20"/>
        </w:rPr>
        <w:t xml:space="preserve"> within a larger ellipse for </w:t>
      </w:r>
      <w:r w:rsidR="002D2C53" w:rsidRPr="00B347D4">
        <w:rPr>
          <w:rFonts w:ascii="Arial" w:hAnsi="Arial" w:cs="Arial"/>
          <w:sz w:val="20"/>
          <w:szCs w:val="20"/>
        </w:rPr>
        <w:t>not zoonotic. (</w:t>
      </w:r>
      <w:r w:rsidR="00304735" w:rsidRPr="00B347D4">
        <w:rPr>
          <w:rFonts w:ascii="Arial" w:hAnsi="Arial" w:cs="Arial"/>
          <w:sz w:val="20"/>
          <w:szCs w:val="20"/>
        </w:rPr>
        <w:t xml:space="preserve">fir </w:t>
      </w:r>
      <w:commentRangeStart w:id="13"/>
      <w:r w:rsidR="00304735" w:rsidRPr="00B347D4">
        <w:rPr>
          <w:rFonts w:ascii="Arial" w:hAnsi="Arial" w:cs="Arial"/>
          <w:sz w:val="20"/>
          <w:szCs w:val="20"/>
        </w:rPr>
        <w:t>X</w:t>
      </w:r>
      <w:commentRangeEnd w:id="13"/>
      <w:r w:rsidR="00376E97" w:rsidRPr="00B347D4">
        <w:rPr>
          <w:rStyle w:val="CommentReference"/>
          <w:rFonts w:asciiTheme="minorHAnsi" w:eastAsiaTheme="minorHAnsi" w:hAnsiTheme="minorHAnsi" w:cstheme="minorBidi"/>
        </w:rPr>
        <w:commentReference w:id="13"/>
      </w:r>
      <w:r w:rsidR="00304735" w:rsidRPr="00B347D4">
        <w:rPr>
          <w:rFonts w:ascii="Arial" w:hAnsi="Arial" w:cs="Arial"/>
          <w:sz w:val="20"/>
          <w:szCs w:val="20"/>
        </w:rPr>
        <w:t>)</w:t>
      </w:r>
    </w:p>
    <w:p w14:paraId="3271F73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82755B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EE6A4C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78AC22D6"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A1DF9B3"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0A345D02"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AD5EA1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4CF11C4F"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B799435"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E0DFD1E"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30FD7BD8" w14:textId="00A8D4CE" w:rsidR="00B347D4" w:rsidRDefault="00B347D4"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26848" behindDoc="1" locked="0" layoutInCell="1" allowOverlap="1" wp14:anchorId="16E97B46" wp14:editId="2044BDF0">
                <wp:simplePos x="0" y="0"/>
                <wp:positionH relativeFrom="column">
                  <wp:posOffset>76200</wp:posOffset>
                </wp:positionH>
                <wp:positionV relativeFrom="paragraph">
                  <wp:posOffset>0</wp:posOffset>
                </wp:positionV>
                <wp:extent cx="6213475" cy="8814435"/>
                <wp:effectExtent l="0" t="0" r="15875" b="24765"/>
                <wp:wrapTight wrapText="bothSides">
                  <wp:wrapPolygon edited="0">
                    <wp:start x="927" y="0"/>
                    <wp:lineTo x="1523" y="840"/>
                    <wp:lineTo x="464" y="1120"/>
                    <wp:lineTo x="464" y="1307"/>
                    <wp:lineTo x="1589" y="1587"/>
                    <wp:lineTo x="993" y="2007"/>
                    <wp:lineTo x="1589" y="2334"/>
                    <wp:lineTo x="265" y="2474"/>
                    <wp:lineTo x="0" y="2614"/>
                    <wp:lineTo x="66" y="4155"/>
                    <wp:lineTo x="596" y="4575"/>
                    <wp:lineTo x="1060" y="4575"/>
                    <wp:lineTo x="993" y="5088"/>
                    <wp:lineTo x="1126" y="5322"/>
                    <wp:lineTo x="1589" y="5322"/>
                    <wp:lineTo x="662" y="5742"/>
                    <wp:lineTo x="397" y="5929"/>
                    <wp:lineTo x="464" y="6442"/>
                    <wp:lineTo x="4437" y="6816"/>
                    <wp:lineTo x="7947" y="6816"/>
                    <wp:lineTo x="3377" y="7282"/>
                    <wp:lineTo x="1788" y="7469"/>
                    <wp:lineTo x="1258" y="7889"/>
                    <wp:lineTo x="1258" y="8029"/>
                    <wp:lineTo x="1987" y="8309"/>
                    <wp:lineTo x="861" y="9010"/>
                    <wp:lineTo x="861" y="10644"/>
                    <wp:lineTo x="1854" y="11297"/>
                    <wp:lineTo x="1391" y="11577"/>
                    <wp:lineTo x="1391" y="11764"/>
                    <wp:lineTo x="2185" y="12044"/>
                    <wp:lineTo x="1589" y="12511"/>
                    <wp:lineTo x="1324" y="12744"/>
                    <wp:lineTo x="1391" y="13071"/>
                    <wp:lineTo x="7020" y="13538"/>
                    <wp:lineTo x="10794" y="13538"/>
                    <wp:lineTo x="1656" y="13911"/>
                    <wp:lineTo x="1656" y="14238"/>
                    <wp:lineTo x="2318" y="14285"/>
                    <wp:lineTo x="1589" y="14518"/>
                    <wp:lineTo x="1788" y="15032"/>
                    <wp:lineTo x="993" y="15312"/>
                    <wp:lineTo x="861" y="15405"/>
                    <wp:lineTo x="795" y="16992"/>
                    <wp:lineTo x="1126" y="17273"/>
                    <wp:lineTo x="1656" y="17319"/>
                    <wp:lineTo x="1324" y="18019"/>
                    <wp:lineTo x="1523" y="18766"/>
                    <wp:lineTo x="2053" y="19513"/>
                    <wp:lineTo x="2119" y="19700"/>
                    <wp:lineTo x="8874" y="20260"/>
                    <wp:lineTo x="1192" y="20260"/>
                    <wp:lineTo x="1192" y="21614"/>
                    <wp:lineTo x="21589" y="21614"/>
                    <wp:lineTo x="21589" y="20260"/>
                    <wp:lineTo x="10794" y="20260"/>
                    <wp:lineTo x="11059" y="19513"/>
                    <wp:lineTo x="13576" y="18813"/>
                    <wp:lineTo x="14437" y="18019"/>
                    <wp:lineTo x="14371" y="16666"/>
                    <wp:lineTo x="13973" y="16526"/>
                    <wp:lineTo x="14371" y="16292"/>
                    <wp:lineTo x="14371" y="16012"/>
                    <wp:lineTo x="13973" y="15779"/>
                    <wp:lineTo x="14371" y="15545"/>
                    <wp:lineTo x="14371" y="15312"/>
                    <wp:lineTo x="13973" y="15032"/>
                    <wp:lineTo x="14437" y="14705"/>
                    <wp:lineTo x="13841" y="14285"/>
                    <wp:lineTo x="10728" y="14285"/>
                    <wp:lineTo x="10861" y="13538"/>
                    <wp:lineTo x="13112" y="12791"/>
                    <wp:lineTo x="14304" y="12044"/>
                    <wp:lineTo x="14371" y="11577"/>
                    <wp:lineTo x="14371" y="10690"/>
                    <wp:lineTo x="14172" y="10550"/>
                    <wp:lineTo x="14503" y="10037"/>
                    <wp:lineTo x="14371" y="9290"/>
                    <wp:lineTo x="14039" y="9056"/>
                    <wp:lineTo x="14371" y="8870"/>
                    <wp:lineTo x="14371" y="8356"/>
                    <wp:lineTo x="14039" y="8309"/>
                    <wp:lineTo x="14503" y="7843"/>
                    <wp:lineTo x="13642" y="7749"/>
                    <wp:lineTo x="7616" y="7563"/>
                    <wp:lineTo x="9470" y="6816"/>
                    <wp:lineTo x="10463" y="6816"/>
                    <wp:lineTo x="15033" y="6209"/>
                    <wp:lineTo x="15496" y="5975"/>
                    <wp:lineTo x="15364" y="5835"/>
                    <wp:lineTo x="14437" y="5322"/>
                    <wp:lineTo x="15430" y="5228"/>
                    <wp:lineTo x="15430" y="5135"/>
                    <wp:lineTo x="14437" y="4575"/>
                    <wp:lineTo x="15430" y="4435"/>
                    <wp:lineTo x="15430" y="4295"/>
                    <wp:lineTo x="14437" y="3828"/>
                    <wp:lineTo x="15430" y="3641"/>
                    <wp:lineTo x="15430" y="3501"/>
                    <wp:lineTo x="14437" y="3081"/>
                    <wp:lineTo x="15430" y="2848"/>
                    <wp:lineTo x="15430" y="2708"/>
                    <wp:lineTo x="14437" y="2334"/>
                    <wp:lineTo x="15430" y="2054"/>
                    <wp:lineTo x="15430" y="1914"/>
                    <wp:lineTo x="14437" y="1587"/>
                    <wp:lineTo x="15033" y="1587"/>
                    <wp:lineTo x="15430" y="1214"/>
                    <wp:lineTo x="15496" y="560"/>
                    <wp:lineTo x="13907" y="467"/>
                    <wp:lineTo x="4238" y="0"/>
                    <wp:lineTo x="927" y="0"/>
                  </wp:wrapPolygon>
                </wp:wrapTight>
                <wp:docPr id="210" name="Group 210"/>
                <wp:cNvGraphicFramePr/>
                <a:graphic xmlns:a="http://schemas.openxmlformats.org/drawingml/2006/main">
                  <a:graphicData uri="http://schemas.microsoft.com/office/word/2010/wordprocessingGroup">
                    <wpg:wgp>
                      <wpg:cNvGrpSpPr/>
                      <wpg:grpSpPr>
                        <a:xfrm>
                          <a:off x="0" y="0"/>
                          <a:ext cx="6213475" cy="8814435"/>
                          <a:chOff x="-677898" y="-1497898"/>
                          <a:chExt cx="6214239" cy="8816908"/>
                        </a:xfrm>
                      </wpg:grpSpPr>
                      <wpg:grpSp>
                        <wpg:cNvPr id="200" name="Group 200"/>
                        <wpg:cNvGrpSpPr/>
                        <wpg:grpSpPr>
                          <a:xfrm>
                            <a:off x="-677898" y="-1497898"/>
                            <a:ext cx="4477642" cy="8169950"/>
                            <a:chOff x="-750776" y="-1609169"/>
                            <a:chExt cx="4959011" cy="8776850"/>
                          </a:xfrm>
                        </wpg:grpSpPr>
                        <pic:pic xmlns:pic="http://schemas.openxmlformats.org/drawingml/2006/picture">
                          <pic:nvPicPr>
                            <pic:cNvPr id="196" name="Picture 196" descr="Diagram&#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198" name="Picture 19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199" name="Picture 19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209" name="Text Box 2"/>
                        <wps:cNvSpPr txBox="1">
                          <a:spLocks noChangeArrowheads="1"/>
                        </wps:cNvSpPr>
                        <wps:spPr bwMode="auto">
                          <a:xfrm>
                            <a:off x="-304389" y="6790055"/>
                            <a:ext cx="5840730" cy="528955"/>
                          </a:xfrm>
                          <a:prstGeom prst="rect">
                            <a:avLst/>
                          </a:prstGeom>
                          <a:solidFill>
                            <a:srgbClr val="FFFFFF"/>
                          </a:solidFill>
                          <a:ln w="9525">
                            <a:solidFill>
                              <a:srgbClr val="000000"/>
                            </a:solidFill>
                            <a:miter lim="800000"/>
                            <a:headEnd/>
                            <a:tailEnd/>
                          </a:ln>
                        </wps:spPr>
                        <wps:txbx>
                          <w:txbxContent>
                            <w:p w14:paraId="3BEFC143" w14:textId="4CDA3138" w:rsidR="008C1737" w:rsidRDefault="002453BD" w:rsidP="008C1737">
                              <w:r>
                                <w:t>Figure</w:t>
                              </w:r>
                              <w:r w:rsidR="008C1737">
                                <w:t xml:space="preserve">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E97B46" id="Group 210" o:spid="_x0000_s1104" style="position:absolute;margin-left:6pt;margin-top:0;width:489.25pt;height:694.05pt;z-index:-251589632;mso-width-relative:margin;mso-height-relative:margin" coordorigin="-6778,-14978" coordsize="62142,88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">
                <v:group id="Group 200" o:spid="_x0000_s1105"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Picture 196" o:spid="_x0000_s1106"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">
                    <v:imagedata r:id="rId22" o:title="Diagram&#10;&#10;Description automatically generated"/>
                  </v:shape>
                  <v:shape id="Picture 198" o:spid="_x0000_s1107"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">
                    <v:imagedata r:id="rId23" o:title=""/>
                  </v:shape>
                  <v:shape id="Picture 199" o:spid="_x0000_s1108"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">
                    <v:imagedata r:id="rId24" o:title=""/>
                  </v:shape>
                </v:group>
                <v:shape id="_x0000_s1109" type="#_x0000_t202" style="position:absolute;left:-3043;top:67900;width:58406;height:5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">
                  <v:textbox>
                    <w:txbxContent>
                      <w:p w14:paraId="3BEFC143" w14:textId="4CDA3138" w:rsidR="008C1737" w:rsidRDefault="002453BD" w:rsidP="008C1737">
                        <w:r>
                          <w:t>Figure</w:t>
                        </w:r>
                        <w:r w:rsidR="008C1737">
                          <w:t xml:space="preserve"> X</w:t>
                        </w:r>
                      </w:p>
                    </w:txbxContent>
                  </v:textbox>
                </v:shape>
                <w10:wrap type="tight"/>
              </v:group>
            </w:pict>
          </mc:Fallback>
        </mc:AlternateContent>
      </w:r>
    </w:p>
    <w:p w14:paraId="10B8F2BA" w14:textId="66D7AF99" w:rsidR="00B347D4" w:rsidRDefault="00B347D4"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34016" behindDoc="0" locked="0" layoutInCell="1" allowOverlap="1" wp14:anchorId="62BA3B9B" wp14:editId="203944AB">
                <wp:simplePos x="0" y="0"/>
                <wp:positionH relativeFrom="column">
                  <wp:posOffset>23495</wp:posOffset>
                </wp:positionH>
                <wp:positionV relativeFrom="paragraph">
                  <wp:posOffset>4568825</wp:posOffset>
                </wp:positionV>
                <wp:extent cx="5052695" cy="3630930"/>
                <wp:effectExtent l="0" t="0" r="14605" b="26670"/>
                <wp:wrapTopAndBottom/>
                <wp:docPr id="250" name="Group 250"/>
                <wp:cNvGraphicFramePr/>
                <a:graphic xmlns:a="http://schemas.openxmlformats.org/drawingml/2006/main">
                  <a:graphicData uri="http://schemas.microsoft.com/office/word/2010/wordprocessingGroup">
                    <wpg:wgp>
                      <wpg:cNvGrpSpPr/>
                      <wpg:grpSpPr>
                        <a:xfrm>
                          <a:off x="0" y="0"/>
                          <a:ext cx="5052695" cy="3630930"/>
                          <a:chOff x="0" y="0"/>
                          <a:chExt cx="5943600" cy="4305300"/>
                        </a:xfrm>
                      </wpg:grpSpPr>
                      <pic:pic xmlns:pic="http://schemas.openxmlformats.org/drawingml/2006/picture">
                        <pic:nvPicPr>
                          <pic:cNvPr id="251" name="Picture 251" descr="Diagram&#10;&#10;Description automatically generated with medium confidenc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wps:wsp>
                        <wps:cNvPr id="252" name="Text Box 2"/>
                        <wps:cNvSpPr txBox="1">
                          <a:spLocks noChangeArrowheads="1"/>
                        </wps:cNvSpPr>
                        <wps:spPr bwMode="auto">
                          <a:xfrm>
                            <a:off x="0" y="3670300"/>
                            <a:ext cx="5943600" cy="635000"/>
                          </a:xfrm>
                          <a:prstGeom prst="rect">
                            <a:avLst/>
                          </a:prstGeom>
                          <a:solidFill>
                            <a:srgbClr val="FFFFFF"/>
                          </a:solidFill>
                          <a:ln w="9525">
                            <a:solidFill>
                              <a:srgbClr val="000000"/>
                            </a:solidFill>
                            <a:miter lim="800000"/>
                            <a:headEnd/>
                            <a:tailEnd/>
                          </a:ln>
                        </wps:spPr>
                        <wps:txbx>
                          <w:txbxContent>
                            <w:p w14:paraId="6C0B3E06" w14:textId="77777777" w:rsidR="006A5F35" w:rsidRDefault="006A5F35" w:rsidP="006A5F35">
                              <w:r>
                                <w:t>Fig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110" style="position:absolute;margin-left:1.85pt;margin-top:359.75pt;width:397.85pt;height:285.9pt;z-index:251734016;mso-width-relative:margin;mso-height-relative:margin" coordsize="59436,4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">
                <v:shape id="Picture 251" o:spid="_x0000_s1111" type="#_x0000_t75" alt="Diagram&#10;&#10;Description automatically generated with medium confidence" style="position:absolute;width:59436;height:36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">
                  <v:imagedata r:id="rId26" o:title="Diagram&#10;&#10;Description automatically generated with medium confidence"/>
                </v:shape>
                <v:shape id="_x0000_s1112" type="#_x0000_t202" style="position:absolute;top:36703;width:59436;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6C0B3E06" w14:textId="77777777" w:rsidR="006A5F35" w:rsidRDefault="006A5F35" w:rsidP="006A5F35">
                        <w:r>
                          <w:t>Fig X</w:t>
                        </w:r>
                      </w:p>
                    </w:txbxContent>
                  </v:textbox>
                </v:shape>
                <w10:wrap type="topAndBottom"/>
              </v:group>
            </w:pict>
          </mc:Fallback>
        </mc:AlternateContent>
      </w:r>
    </w:p>
    <w:p w14:paraId="3B160928" w14:textId="7B787372" w:rsidR="00B347D4" w:rsidRDefault="00B347D4"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mc:AlternateContent>
          <mc:Choice Requires="wpg">
            <w:drawing>
              <wp:anchor distT="0" distB="0" distL="114300" distR="114300" simplePos="0" relativeHeight="251732992" behindDoc="0" locked="0" layoutInCell="1" allowOverlap="1" wp14:anchorId="08CAD16F" wp14:editId="2E236DD5">
                <wp:simplePos x="0" y="0"/>
                <wp:positionH relativeFrom="column">
                  <wp:posOffset>-168910</wp:posOffset>
                </wp:positionH>
                <wp:positionV relativeFrom="paragraph">
                  <wp:posOffset>290830</wp:posOffset>
                </wp:positionV>
                <wp:extent cx="4956810" cy="3721735"/>
                <wp:effectExtent l="0" t="0" r="15240" b="12065"/>
                <wp:wrapTopAndBottom/>
                <wp:docPr id="247" name="Group 247"/>
                <wp:cNvGraphicFramePr/>
                <a:graphic xmlns:a="http://schemas.openxmlformats.org/drawingml/2006/main">
                  <a:graphicData uri="http://schemas.microsoft.com/office/word/2010/wordprocessingGroup">
                    <wpg:wgp>
                      <wpg:cNvGrpSpPr/>
                      <wpg:grpSpPr>
                        <a:xfrm>
                          <a:off x="0" y="0"/>
                          <a:ext cx="4956810" cy="3721735"/>
                          <a:chOff x="0" y="0"/>
                          <a:chExt cx="6019800" cy="4419600"/>
                        </a:xfrm>
                      </wpg:grpSpPr>
                      <wps:wsp>
                        <wps:cNvPr id="248" name="Text Box 2"/>
                        <wps:cNvSpPr txBox="1">
                          <a:spLocks noChangeArrowheads="1"/>
                        </wps:cNvSpPr>
                        <wps:spPr bwMode="auto">
                          <a:xfrm>
                            <a:off x="76200" y="3784600"/>
                            <a:ext cx="5943600" cy="635000"/>
                          </a:xfrm>
                          <a:prstGeom prst="rect">
                            <a:avLst/>
                          </a:prstGeom>
                          <a:solidFill>
                            <a:srgbClr val="FFFFFF"/>
                          </a:solidFill>
                          <a:ln w="9525">
                            <a:solidFill>
                              <a:srgbClr val="000000"/>
                            </a:solidFill>
                            <a:miter lim="800000"/>
                            <a:headEnd/>
                            <a:tailEnd/>
                          </a:ln>
                        </wps:spPr>
                        <wps:txbx>
                          <w:txbxContent>
                            <w:p w14:paraId="0803BEEC" w14:textId="77777777" w:rsidR="006A5F35" w:rsidRDefault="006A5F35" w:rsidP="006A5F35">
                              <w:r>
                                <w:t>Fig X</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113" style="position:absolute;margin-left:-13.3pt;margin-top:22.9pt;width:390.3pt;height:293.05pt;z-index:251732992;mso-width-relative:margin;mso-height-relative:margin" coordsize="60198,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">
                <v:shape id="_x0000_s1114" type="#_x0000_t202" style="position:absolute;left:762;top:37846;width:59436;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77777777" w:rsidR="006A5F35" w:rsidRDefault="006A5F35" w:rsidP="006A5F35">
                        <w:r>
                          <w:t>Fig X</w:t>
                        </w:r>
                      </w:p>
                    </w:txbxContent>
                  </v:textbox>
                </v:shape>
                <v:shape id="Picture 249" o:spid="_x0000_s1115" type="#_x0000_t75" style="position:absolute;width:59436;height:36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">
                  <v:imagedata r:id="rId28" o:title=""/>
                </v:shape>
                <w10:wrap type="topAndBottom"/>
              </v:group>
            </w:pict>
          </mc:Fallback>
        </mc:AlternateContent>
      </w:r>
    </w:p>
    <w:p w14:paraId="58E053C9" w14:textId="53982BD0" w:rsidR="008104FE" w:rsidRPr="006A5F35" w:rsidRDefault="00113DE3"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b/>
          <w:bCs/>
          <w:sz w:val="20"/>
          <w:szCs w:val="20"/>
        </w:rPr>
        <w:lastRenderedPageBreak/>
        <w:t>Hierarchical</w:t>
      </w:r>
      <w:r w:rsidR="008D0723" w:rsidRPr="006A5F35">
        <w:rPr>
          <w:rFonts w:ascii="Arial" w:hAnsi="Arial" w:cs="Arial"/>
          <w:sz w:val="20"/>
          <w:szCs w:val="20"/>
        </w:rPr>
        <w:t xml:space="preserve"> </w:t>
      </w:r>
      <w:r w:rsidR="008D0723" w:rsidRPr="006A5F35">
        <w:rPr>
          <w:rFonts w:ascii="Arial" w:hAnsi="Arial" w:cs="Arial"/>
          <w:b/>
          <w:bCs/>
          <w:sz w:val="20"/>
          <w:szCs w:val="20"/>
        </w:rPr>
        <w:t>cluster analysis</w:t>
      </w:r>
      <w:r w:rsidR="008D0723" w:rsidRPr="006A5F35">
        <w:rPr>
          <w:rFonts w:ascii="Arial" w:hAnsi="Arial" w:cs="Arial"/>
          <w:sz w:val="20"/>
          <w:szCs w:val="20"/>
        </w:rPr>
        <w:t xml:space="preserve"> </w:t>
      </w:r>
    </w:p>
    <w:p w14:paraId="037D87EC" w14:textId="4A30C7E4"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pathogenesis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 that did not cluster with any others based on pathology</w:t>
      </w:r>
      <w:r>
        <w:rPr>
          <w:rFonts w:ascii="Arial" w:hAnsi="Arial" w:cs="Arial"/>
          <w:sz w:val="20"/>
          <w:szCs w:val="20"/>
        </w:rPr>
        <w:t xml:space="preserve"> Figure X</w:t>
      </w:r>
      <w:r w:rsidR="00AA5361" w:rsidRPr="006A5F35">
        <w:rPr>
          <w:rFonts w:ascii="Arial" w:hAnsi="Arial" w:cs="Arial"/>
          <w:sz w:val="20"/>
          <w:szCs w:val="20"/>
        </w:rPr>
        <w:t>.</w:t>
      </w:r>
    </w:p>
    <w:p w14:paraId="14062E18" w14:textId="6CA9BCF5"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2092B74A" w:rsidR="008104FE" w:rsidRPr="006A5F35" w:rsidRDefault="00547C81" w:rsidP="00B04025">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8112" behindDoc="0" locked="0" layoutInCell="1" allowOverlap="1" wp14:anchorId="378E547F" wp14:editId="2D197AD0">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245BDD9D" w14:textId="14177616" w:rsidR="008104FE" w:rsidRDefault="008104FE" w:rsidP="008104FE">
                                  <w:r>
                                    <w:t>Fig X</w:t>
                                  </w:r>
                                  <w:r w:rsidR="00AA5361">
                                    <w:t>.</w:t>
                                  </w:r>
                                </w:p>
                                <w:p w14:paraId="64F8C376" w14:textId="7BB9FAAE" w:rsidR="00AA5361" w:rsidRDefault="00284505" w:rsidP="008104FE">
                                  <w:r w:rsidRPr="00284505">
                                    <w:t xml:space="preserve">Dendrogram generated from </w:t>
                                  </w:r>
                                  <w:r w:rsidR="004D5603">
                                    <w:t>52 distinct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116" style="position:absolute;margin-left:0;margin-top:0;width:474.25pt;height:630.9pt;z-index:251738112"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">
                <v:group id="Group 204" o:spid="_x0000_s1117"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118"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30" o:title="Chart&#10;&#10;Description automatically generated"/>
                  </v:shape>
                  <v:group id="Group 203" o:spid="_x0000_s1119"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120"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121"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122"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123"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124"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125"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245BDD9D" w14:textId="14177616" w:rsidR="008104FE" w:rsidRDefault="008104FE" w:rsidP="008104FE">
                            <w:r>
                              <w:t>Fig X</w:t>
                            </w:r>
                            <w:r w:rsidR="00AA5361">
                              <w:t>.</w:t>
                            </w:r>
                          </w:p>
                          <w:p w14:paraId="64F8C376" w14:textId="7BB9FAAE" w:rsidR="00AA5361" w:rsidRDefault="00284505" w:rsidP="008104FE">
                            <w:r w:rsidRPr="00284505">
                              <w:t xml:space="preserve">Dendrogram generated from </w:t>
                            </w:r>
                            <w:r w:rsidR="004D5603">
                              <w:t>52 distinct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v:textbox>
                    </v:shape>
                  </v:group>
                </v:group>
                <v:shape id="_x0000_s1126"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4B9C2617" w:rsidR="00B04025" w:rsidRDefault="00304735" w:rsidP="00B04025">
      <w:pPr>
        <w:pStyle w:val="NormalWeb"/>
        <w:spacing w:before="180" w:beforeAutospacing="0" w:after="180" w:afterAutospacing="0" w:line="480" w:lineRule="auto"/>
        <w:rPr>
          <w:rFonts w:ascii="Arial" w:hAnsi="Arial" w:cs="Arial"/>
          <w:b/>
          <w:bCs/>
          <w:sz w:val="22"/>
          <w:szCs w:val="22"/>
          <w:u w:val="single"/>
        </w:rPr>
      </w:pPr>
      <w:commentRangeStart w:id="14"/>
      <w:r w:rsidRPr="00DB752E">
        <w:rPr>
          <w:rFonts w:ascii="Arial" w:hAnsi="Arial" w:cs="Arial"/>
          <w:b/>
          <w:bCs/>
          <w:sz w:val="22"/>
          <w:szCs w:val="22"/>
          <w:u w:val="single"/>
        </w:rPr>
        <w:lastRenderedPageBreak/>
        <w:t xml:space="preserve">Discussion </w:t>
      </w:r>
      <w:commentRangeEnd w:id="14"/>
      <w:r w:rsidR="00376E97">
        <w:rPr>
          <w:rStyle w:val="CommentReference"/>
          <w:rFonts w:asciiTheme="minorHAnsi" w:eastAsiaTheme="minorHAnsi" w:hAnsiTheme="minorHAnsi" w:cstheme="minorBidi"/>
        </w:rPr>
        <w:commentReference w:id="14"/>
      </w:r>
    </w:p>
    <w:p w14:paraId="4E13E3E1" w14:textId="1BF210A7"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The current study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 and looked for trends in the pathological features associated with </w:t>
      </w:r>
      <w:r w:rsidR="002D2C53" w:rsidRPr="00B04025">
        <w:rPr>
          <w:rFonts w:ascii="Arial" w:hAnsi="Arial" w:cs="Arial"/>
          <w:sz w:val="20"/>
          <w:szCs w:val="20"/>
        </w:rPr>
        <w:t>these</w:t>
      </w:r>
      <w:r w:rsidRPr="00B04025">
        <w:rPr>
          <w:rFonts w:ascii="Arial" w:hAnsi="Arial" w:cs="Arial"/>
          <w:sz w:val="20"/>
          <w:szCs w:val="20"/>
        </w:rPr>
        <w:t xml:space="preserve"> infections. </w:t>
      </w:r>
    </w:p>
    <w:p w14:paraId="2C9AC66B" w14:textId="2B94747F" w:rsidR="003C6071" w:rsidRPr="00C67E1D" w:rsidRDefault="003C6071" w:rsidP="003C6071">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 xml:space="preserve">The percentage of unknowns for pathological data increased the more microscopic the level of the pathological </w:t>
      </w:r>
      <w:commentRangeStart w:id="15"/>
      <w:r w:rsidRPr="00C67E1D">
        <w:rPr>
          <w:rFonts w:ascii="Arial" w:hAnsi="Arial" w:cs="Arial"/>
          <w:sz w:val="20"/>
          <w:szCs w:val="20"/>
        </w:rPr>
        <w:t xml:space="preserve">variable, with cellular receptors being the most unknown. </w:t>
      </w:r>
      <w:r w:rsidRPr="00EE2A68">
        <w:rPr>
          <w:rFonts w:ascii="Arial" w:hAnsi="Arial" w:cs="Arial"/>
          <w:sz w:val="20"/>
          <w:szCs w:val="20"/>
        </w:rPr>
        <w:t>Whilst one of the aims was to study cellular receptor trends from the 52 viruses recorded there were 33 different cellular receptors plus a further 14 unknown receptors</w:t>
      </w:r>
      <w:r w:rsidRPr="00C67E1D">
        <w:rPr>
          <w:rFonts w:ascii="Arial" w:hAnsi="Arial" w:cs="Arial"/>
          <w:sz w:val="20"/>
          <w:szCs w:val="20"/>
        </w:rPr>
        <w:t xml:space="preserve"> While many of</w:t>
      </w:r>
      <w:r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analyze. Although some basic types of receptors did occur regularly in integrins and HSPGS</w:t>
      </w:r>
      <w:commentRangeEnd w:id="15"/>
      <w:r>
        <w:rPr>
          <w:rStyle w:val="CommentReference"/>
          <w:rFonts w:asciiTheme="minorHAnsi" w:eastAsiaTheme="minorHAnsi" w:hAnsiTheme="minorHAnsi" w:cstheme="minorBidi"/>
        </w:rPr>
        <w:commentReference w:id="15"/>
      </w:r>
      <w:r>
        <w:rPr>
          <w:rFonts w:ascii="Arial" w:hAnsi="Arial" w:cs="Arial"/>
          <w:sz w:val="20"/>
          <w:szCs w:val="20"/>
        </w:rPr>
        <w:t xml:space="preserve">, </w:t>
      </w:r>
      <w:r w:rsidRPr="00EE2A68">
        <w:rPr>
          <w:rFonts w:ascii="Arial" w:hAnsi="Arial" w:cs="Arial"/>
          <w:sz w:val="20"/>
          <w:szCs w:val="20"/>
        </w:rPr>
        <w:t xml:space="preserve"> suggesting that these may be a conserved group of receptors for </w:t>
      </w:r>
      <w:proofErr w:type="gramStart"/>
      <w:r w:rsidRPr="00EE2A68">
        <w:rPr>
          <w:rFonts w:ascii="Arial" w:hAnsi="Arial" w:cs="Arial"/>
          <w:sz w:val="20"/>
          <w:szCs w:val="20"/>
        </w:rPr>
        <w:t>a number of</w:t>
      </w:r>
      <w:proofErr w:type="gramEnd"/>
      <w:r w:rsidRPr="00EE2A68">
        <w:rPr>
          <w:rFonts w:ascii="Arial" w:hAnsi="Arial" w:cs="Arial"/>
          <w:sz w:val="20"/>
          <w:szCs w:val="20"/>
        </w:rPr>
        <w:t xml:space="preserve"> viruses, and are known to be widely spread receptors in hosts.</w:t>
      </w:r>
      <w:r w:rsidR="00547C81">
        <w:rPr>
          <w:rFonts w:ascii="Arial" w:hAnsi="Arial" w:cs="Arial"/>
          <w:sz w:val="20"/>
          <w:szCs w:val="20"/>
        </w:rPr>
        <w:t xml:space="preserve"> Recent work has also begun to look at the potential role of sialic acid receptors as a conserved receptor involved in zoonotic infections </w:t>
      </w:r>
      <w:r w:rsidR="00547C81"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547C81" w:rsidRPr="00AA6AB3">
        <w:rPr>
          <w:rFonts w:ascii="Arial" w:hAnsi="Arial" w:cs="Arial"/>
          <w:sz w:val="20"/>
          <w:szCs w:val="20"/>
        </w:rPr>
        <w:instrText xml:space="preserve"> ADDIN EN.CITE </w:instrText>
      </w:r>
      <w:r w:rsidR="00547C81"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547C81" w:rsidRPr="00AA6AB3">
        <w:rPr>
          <w:rFonts w:ascii="Arial" w:hAnsi="Arial" w:cs="Arial"/>
          <w:sz w:val="20"/>
          <w:szCs w:val="20"/>
        </w:rPr>
        <w:instrText xml:space="preserve"> ADDIN EN.CITE.DATA </w:instrText>
      </w:r>
      <w:r w:rsidR="00547C81" w:rsidRPr="00AA6AB3">
        <w:rPr>
          <w:rFonts w:ascii="Arial" w:hAnsi="Arial" w:cs="Arial"/>
          <w:sz w:val="20"/>
          <w:szCs w:val="20"/>
        </w:rPr>
      </w:r>
      <w:r w:rsidR="00547C81" w:rsidRPr="00AA6AB3">
        <w:rPr>
          <w:rFonts w:ascii="Arial" w:hAnsi="Arial" w:cs="Arial"/>
          <w:sz w:val="20"/>
          <w:szCs w:val="20"/>
        </w:rPr>
        <w:fldChar w:fldCharType="end"/>
      </w:r>
      <w:r w:rsidR="00547C81" w:rsidRPr="00AA6AB3">
        <w:rPr>
          <w:rFonts w:ascii="Arial" w:hAnsi="Arial" w:cs="Arial"/>
          <w:sz w:val="20"/>
          <w:szCs w:val="20"/>
        </w:rPr>
      </w:r>
      <w:r w:rsidR="00547C81" w:rsidRPr="00AA6AB3">
        <w:rPr>
          <w:rFonts w:ascii="Arial" w:hAnsi="Arial" w:cs="Arial"/>
          <w:sz w:val="20"/>
          <w:szCs w:val="20"/>
        </w:rPr>
        <w:fldChar w:fldCharType="separate"/>
      </w:r>
      <w:r w:rsidR="00547C81" w:rsidRPr="00AA6AB3">
        <w:rPr>
          <w:rFonts w:ascii="Arial" w:hAnsi="Arial" w:cs="Arial"/>
          <w:noProof/>
          <w:sz w:val="20"/>
          <w:szCs w:val="20"/>
        </w:rPr>
        <w:t>(Kuchipudi et al. 2021)</w:t>
      </w:r>
      <w:r w:rsidR="00547C81" w:rsidRPr="00AA6AB3">
        <w:rPr>
          <w:rFonts w:ascii="Arial" w:hAnsi="Arial" w:cs="Arial"/>
          <w:sz w:val="20"/>
          <w:szCs w:val="20"/>
        </w:rPr>
        <w:fldChar w:fldCharType="end"/>
      </w:r>
    </w:p>
    <w:p w14:paraId="6C19FC23" w14:textId="73501932"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64% of articles involved humans as either reservoir or spillover host highlighting the inherit human bias in cross species transmission research. Humans are </w:t>
      </w:r>
      <w:proofErr w:type="gramStart"/>
      <w:r w:rsidRPr="00B04025">
        <w:rPr>
          <w:rFonts w:ascii="Arial" w:hAnsi="Arial" w:cs="Arial"/>
          <w:sz w:val="20"/>
          <w:szCs w:val="20"/>
        </w:rPr>
        <w:t>in close proximity to</w:t>
      </w:r>
      <w:proofErr w:type="gramEnd"/>
      <w:r w:rsidRPr="00B04025">
        <w:rPr>
          <w:rFonts w:ascii="Arial" w:hAnsi="Arial" w:cs="Arial"/>
          <w:sz w:val="20"/>
          <w:szCs w:val="20"/>
        </w:rPr>
        <w:t xml:space="preserve"> spillover events involving them as reservoir or spillover hosts and can report symptoms </w:t>
      </w:r>
      <w:r w:rsidR="002D2C53" w:rsidRPr="00B04025">
        <w:rPr>
          <w:rFonts w:ascii="Arial" w:hAnsi="Arial" w:cs="Arial"/>
          <w:sz w:val="20"/>
          <w:szCs w:val="20"/>
        </w:rPr>
        <w:t>etc.</w:t>
      </w:r>
      <w:r w:rsidRPr="00B04025">
        <w:rPr>
          <w:rFonts w:ascii="Arial" w:hAnsi="Arial" w:cs="Arial"/>
          <w:sz w:val="20"/>
          <w:szCs w:val="20"/>
        </w:rPr>
        <w:t xml:space="preserve">, They also have a vested </w:t>
      </w:r>
      <w:r w:rsidR="002D2C53" w:rsidRPr="00B04025">
        <w:rPr>
          <w:rFonts w:ascii="Arial" w:hAnsi="Arial" w:cs="Arial"/>
          <w:sz w:val="20"/>
          <w:szCs w:val="20"/>
        </w:rPr>
        <w:t>interest</w:t>
      </w:r>
      <w:r w:rsidRPr="00B04025">
        <w:rPr>
          <w:rFonts w:ascii="Arial" w:hAnsi="Arial" w:cs="Arial"/>
          <w:sz w:val="20"/>
          <w:szCs w:val="20"/>
        </w:rPr>
        <w:t xml:space="preserve"> in research involving these diseases that affect them directly. This is reflected in the 4 most common viruses in the dataset; influenza A, rabies, hepatitis E and simian foamy virus which are all known to infect humans. In addition to cases involving humans themselves</w:t>
      </w:r>
      <w:r w:rsidR="00376E97">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w:t>
      </w:r>
      <w:r w:rsidR="002D2C53" w:rsidRPr="00B04025">
        <w:rPr>
          <w:rFonts w:ascii="Arial" w:hAnsi="Arial" w:cs="Arial"/>
          <w:sz w:val="20"/>
          <w:szCs w:val="20"/>
        </w:rPr>
        <w:t>these</w:t>
      </w:r>
      <w:r w:rsidRPr="00B04025">
        <w:rPr>
          <w:rFonts w:ascii="Arial" w:hAnsi="Arial" w:cs="Arial"/>
          <w:sz w:val="20"/>
          <w:szCs w:val="20"/>
        </w:rPr>
        <w:t xml:space="preserve"> species. </w:t>
      </w:r>
    </w:p>
    <w:p w14:paraId="3F060BD7" w14:textId="232941E4"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sidR="002D2C53">
        <w:rPr>
          <w:rFonts w:ascii="Arial" w:hAnsi="Arial" w:cs="Arial"/>
          <w:sz w:val="20"/>
          <w:szCs w:val="20"/>
        </w:rPr>
        <w:t>,</w:t>
      </w:r>
      <w:r w:rsidRPr="00DB752E">
        <w:rPr>
          <w:rFonts w:ascii="Arial" w:hAnsi="Arial" w:cs="Arial"/>
          <w:sz w:val="20"/>
          <w:szCs w:val="20"/>
        </w:rPr>
        <w:t xml:space="preserve"> whereby contact is likely an important facto</w:t>
      </w:r>
      <w:r w:rsidR="002D2C53">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sidR="00113DE3">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00113DE3">
        <w:rPr>
          <w:rFonts w:ascii="Arial" w:hAnsi="Arial" w:cs="Arial"/>
          <w:sz w:val="20"/>
          <w:szCs w:val="20"/>
        </w:rPr>
        <w:instrText xml:space="preserve"> ADDIN EN.CITE </w:instrText>
      </w:r>
      <w:r w:rsidR="00113DE3">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00113DE3">
        <w:rPr>
          <w:rFonts w:ascii="Arial" w:hAnsi="Arial" w:cs="Arial"/>
          <w:sz w:val="20"/>
          <w:szCs w:val="20"/>
        </w:rPr>
        <w:instrText xml:space="preserve"> ADDIN EN.CITE.DATA </w:instrText>
      </w:r>
      <w:r w:rsidR="00113DE3">
        <w:rPr>
          <w:rFonts w:ascii="Arial" w:hAnsi="Arial" w:cs="Arial"/>
          <w:sz w:val="20"/>
          <w:szCs w:val="20"/>
        </w:rPr>
      </w:r>
      <w:r w:rsidR="00113DE3">
        <w:rPr>
          <w:rFonts w:ascii="Arial" w:hAnsi="Arial" w:cs="Arial"/>
          <w:sz w:val="20"/>
          <w:szCs w:val="20"/>
        </w:rPr>
        <w:fldChar w:fldCharType="end"/>
      </w:r>
      <w:r w:rsidR="00113DE3">
        <w:rPr>
          <w:rFonts w:ascii="Arial" w:hAnsi="Arial" w:cs="Arial"/>
          <w:sz w:val="20"/>
          <w:szCs w:val="20"/>
        </w:rPr>
      </w:r>
      <w:r w:rsidR="00113DE3">
        <w:rPr>
          <w:rFonts w:ascii="Arial" w:hAnsi="Arial" w:cs="Arial"/>
          <w:sz w:val="20"/>
          <w:szCs w:val="20"/>
        </w:rPr>
        <w:fldChar w:fldCharType="separate"/>
      </w:r>
      <w:r w:rsidR="00113DE3">
        <w:rPr>
          <w:rFonts w:ascii="Arial" w:hAnsi="Arial" w:cs="Arial"/>
          <w:noProof/>
          <w:sz w:val="20"/>
          <w:szCs w:val="20"/>
        </w:rPr>
        <w:t>(Olival et al. 2017, Guth et al. 2019)</w:t>
      </w:r>
      <w:r w:rsidR="00113DE3">
        <w:rPr>
          <w:rFonts w:ascii="Arial" w:hAnsi="Arial" w:cs="Arial"/>
          <w:sz w:val="20"/>
          <w:szCs w:val="20"/>
        </w:rPr>
        <w:fldChar w:fldCharType="end"/>
      </w:r>
    </w:p>
    <w:p w14:paraId="3C9E2F9F" w14:textId="6D308780" w:rsidR="00304735" w:rsidRPr="00B04025" w:rsidRDefault="00B04025" w:rsidP="0030473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lastRenderedPageBreak/>
        <w:t xml:space="preserve">The association between anthroponosis, those cases of virus transmission from human to other species and respiratory pathology may have to do with human </w:t>
      </w:r>
      <w:r w:rsidR="002D2C53" w:rsidRPr="00DB752E">
        <w:rPr>
          <w:rFonts w:ascii="Arial" w:hAnsi="Arial" w:cs="Arial"/>
          <w:sz w:val="20"/>
          <w:szCs w:val="20"/>
        </w:rPr>
        <w:t>behaviors</w:t>
      </w:r>
      <w:r w:rsidRPr="00DB752E">
        <w:rPr>
          <w:rFonts w:ascii="Arial" w:hAnsi="Arial" w:cs="Arial"/>
          <w:sz w:val="20"/>
          <w:szCs w:val="20"/>
        </w:rPr>
        <w:t xml:space="preserve">. Respiratory pathology is generally caused by viruses with a respiratory droplet mode of transmission. Other methods of </w:t>
      </w:r>
      <w:r w:rsidR="002D2C53" w:rsidRPr="00DB752E">
        <w:rPr>
          <w:rFonts w:ascii="Arial" w:hAnsi="Arial" w:cs="Arial"/>
          <w:sz w:val="20"/>
          <w:szCs w:val="20"/>
        </w:rPr>
        <w:t>transmission</w:t>
      </w:r>
      <w:r w:rsidRPr="00DB752E">
        <w:rPr>
          <w:rFonts w:ascii="Arial" w:hAnsi="Arial" w:cs="Arial"/>
          <w:sz w:val="20"/>
          <w:szCs w:val="20"/>
        </w:rPr>
        <w:t xml:space="preserve"> less likely from humans due to human </w:t>
      </w:r>
      <w:r w:rsidR="002D2C53" w:rsidRPr="00DB752E">
        <w:rPr>
          <w:rFonts w:ascii="Arial" w:hAnsi="Arial" w:cs="Arial"/>
          <w:sz w:val="20"/>
          <w:szCs w:val="20"/>
        </w:rPr>
        <w:t>behaviors</w:t>
      </w:r>
      <w:r w:rsidRPr="00DB752E">
        <w:rPr>
          <w:rFonts w:ascii="Arial" w:hAnsi="Arial" w:cs="Arial"/>
          <w:sz w:val="20"/>
          <w:szCs w:val="20"/>
        </w:rPr>
        <w:t xml:space="preserve"> related to hygiene reducing the risk of faeco-oral transmitted pathogens and those transmitted by direct contact</w:t>
      </w:r>
      <w:r w:rsidR="00FC416B">
        <w:rPr>
          <w:rFonts w:ascii="Arial" w:hAnsi="Arial" w:cs="Arial"/>
          <w:sz w:val="20"/>
          <w:szCs w:val="20"/>
        </w:rPr>
        <w:fldChar w:fldCharType="begin"/>
      </w:r>
      <w:r w:rsidR="00FC416B">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sidR="00FC416B">
        <w:rPr>
          <w:rFonts w:ascii="Arial" w:hAnsi="Arial" w:cs="Arial"/>
          <w:sz w:val="20"/>
          <w:szCs w:val="20"/>
        </w:rPr>
        <w:fldChar w:fldCharType="separate"/>
      </w:r>
      <w:r w:rsidR="00FC416B">
        <w:rPr>
          <w:rFonts w:ascii="Arial" w:hAnsi="Arial" w:cs="Arial"/>
          <w:noProof/>
          <w:sz w:val="20"/>
          <w:szCs w:val="20"/>
        </w:rPr>
        <w:t>(Penakalapati et al. 2017)</w:t>
      </w:r>
      <w:r w:rsidR="00FC416B">
        <w:rPr>
          <w:rFonts w:ascii="Arial" w:hAnsi="Arial" w:cs="Arial"/>
          <w:sz w:val="20"/>
          <w:szCs w:val="20"/>
        </w:rPr>
        <w:fldChar w:fldCharType="end"/>
      </w:r>
      <w:r w:rsidRPr="00DB752E">
        <w:rPr>
          <w:rFonts w:ascii="Arial" w:hAnsi="Arial" w:cs="Arial"/>
          <w:sz w:val="20"/>
          <w:szCs w:val="20"/>
        </w:rPr>
        <w:t>. (</w:t>
      </w:r>
      <w:r w:rsidR="002D2C53" w:rsidRPr="00DB752E">
        <w:rPr>
          <w:rFonts w:ascii="Arial" w:hAnsi="Arial" w:cs="Arial"/>
          <w:sz w:val="20"/>
          <w:szCs w:val="20"/>
        </w:rPr>
        <w:t>Is</w:t>
      </w:r>
      <w:r w:rsidRPr="00DB752E">
        <w:rPr>
          <w:rFonts w:ascii="Arial" w:hAnsi="Arial" w:cs="Arial"/>
          <w:sz w:val="20"/>
          <w:szCs w:val="20"/>
        </w:rPr>
        <w:t xml:space="preserve"> there a reference for this) This was reflected in </w:t>
      </w:r>
      <w:r w:rsidR="002D2C53">
        <w:rPr>
          <w:rFonts w:ascii="Arial" w:hAnsi="Arial" w:cs="Arial"/>
          <w:sz w:val="20"/>
          <w:szCs w:val="20"/>
        </w:rPr>
        <w:t xml:space="preserve">the </w:t>
      </w:r>
      <w:r w:rsidRPr="00DB752E">
        <w:rPr>
          <w:rFonts w:ascii="Arial" w:hAnsi="Arial" w:cs="Arial"/>
          <w:sz w:val="20"/>
          <w:szCs w:val="20"/>
        </w:rPr>
        <w:t xml:space="preserve">MCA where zoonosis and </w:t>
      </w:r>
      <w:r w:rsidR="002D2C53">
        <w:rPr>
          <w:rFonts w:ascii="Arial" w:hAnsi="Arial" w:cs="Arial"/>
          <w:sz w:val="20"/>
          <w:szCs w:val="20"/>
        </w:rPr>
        <w:t>anthroponosis</w:t>
      </w:r>
      <w:r w:rsidRPr="00DB752E">
        <w:rPr>
          <w:rFonts w:ascii="Arial" w:hAnsi="Arial" w:cs="Arial"/>
          <w:sz w:val="20"/>
          <w:szCs w:val="20"/>
        </w:rPr>
        <w:t xml:space="preserve"> formed a subset within a larger more </w:t>
      </w:r>
      <w:r w:rsidR="002D2C53" w:rsidRPr="00DB752E">
        <w:rPr>
          <w:rFonts w:ascii="Arial" w:hAnsi="Arial" w:cs="Arial"/>
          <w:sz w:val="20"/>
          <w:szCs w:val="20"/>
        </w:rPr>
        <w:t>variable</w:t>
      </w:r>
      <w:r w:rsidRPr="00DB752E">
        <w:rPr>
          <w:rFonts w:ascii="Arial" w:hAnsi="Arial" w:cs="Arial"/>
          <w:sz w:val="20"/>
          <w:szCs w:val="20"/>
        </w:rPr>
        <w:t xml:space="preserve"> group containing cross species events not </w:t>
      </w:r>
      <w:r w:rsidR="002D2C53" w:rsidRPr="00DB752E">
        <w:rPr>
          <w:rFonts w:ascii="Arial" w:hAnsi="Arial" w:cs="Arial"/>
          <w:sz w:val="20"/>
          <w:szCs w:val="20"/>
        </w:rPr>
        <w:t>involving</w:t>
      </w:r>
      <w:r w:rsidRPr="00DB752E">
        <w:rPr>
          <w:rFonts w:ascii="Arial" w:hAnsi="Arial" w:cs="Arial"/>
          <w:sz w:val="20"/>
          <w:szCs w:val="20"/>
        </w:rPr>
        <w:t xml:space="preserve"> humans. This may also reflect a narrower range of pathologies.</w:t>
      </w:r>
      <w:r w:rsidRPr="00B04025">
        <w:rPr>
          <w:rFonts w:ascii="Arial" w:hAnsi="Arial" w:cs="Arial"/>
          <w:sz w:val="20"/>
          <w:szCs w:val="20"/>
        </w:rPr>
        <w:t xml:space="preserve"> The occurrence of the </w:t>
      </w:r>
      <w:r w:rsidR="002D2C53" w:rsidRPr="00B04025">
        <w:rPr>
          <w:rFonts w:ascii="Arial" w:hAnsi="Arial" w:cs="Arial"/>
          <w:sz w:val="20"/>
          <w:szCs w:val="20"/>
        </w:rPr>
        <w:t>anthroponotic</w:t>
      </w:r>
      <w:r w:rsidRPr="00B04025">
        <w:rPr>
          <w:rFonts w:ascii="Arial" w:hAnsi="Arial" w:cs="Arial"/>
          <w:sz w:val="20"/>
          <w:szCs w:val="20"/>
        </w:rPr>
        <w:t xml:space="preserve"> ellipsis as a smaller ellipsis as a smaller ellipsis with the zoonotic ellipsis in the MCA for the individual host MCA and the zoonotic ellipsis </w:t>
      </w:r>
      <w:r w:rsidR="002D2C53" w:rsidRPr="00B04025">
        <w:rPr>
          <w:rFonts w:ascii="Arial" w:hAnsi="Arial" w:cs="Arial"/>
          <w:sz w:val="20"/>
          <w:szCs w:val="20"/>
        </w:rPr>
        <w:t>as a</w:t>
      </w:r>
      <w:r w:rsidRPr="00B04025">
        <w:rPr>
          <w:rFonts w:ascii="Arial" w:hAnsi="Arial" w:cs="Arial"/>
          <w:sz w:val="20"/>
          <w:szCs w:val="20"/>
        </w:rPr>
        <w:t xml:space="preserve"> smaller ellipsis </w:t>
      </w:r>
      <w:r w:rsidR="002D2C53" w:rsidRPr="00B04025">
        <w:rPr>
          <w:rFonts w:ascii="Arial" w:hAnsi="Arial" w:cs="Arial"/>
          <w:sz w:val="20"/>
          <w:szCs w:val="20"/>
        </w:rPr>
        <w:t>as a</w:t>
      </w:r>
      <w:r w:rsidRPr="00B04025">
        <w:rPr>
          <w:rFonts w:ascii="Arial" w:hAnsi="Arial" w:cs="Arial"/>
          <w:sz w:val="20"/>
          <w:szCs w:val="20"/>
        </w:rPr>
        <w:t xml:space="preserve"> smaller ellipsis with a larger not zoonotic in the </w:t>
      </w:r>
      <w:r w:rsidR="002D2C53" w:rsidRPr="00B04025">
        <w:rPr>
          <w:rFonts w:ascii="Arial" w:hAnsi="Arial" w:cs="Arial"/>
          <w:sz w:val="20"/>
          <w:szCs w:val="20"/>
        </w:rPr>
        <w:t>distinct</w:t>
      </w:r>
      <w:r w:rsidRPr="00B04025">
        <w:rPr>
          <w:rFonts w:ascii="Arial" w:hAnsi="Arial" w:cs="Arial"/>
          <w:sz w:val="20"/>
          <w:szCs w:val="20"/>
        </w:rPr>
        <w:t xml:space="preserve"> virus MCA seems to reflect this. </w:t>
      </w:r>
      <w:r w:rsidR="00EE2A68">
        <w:rPr>
          <w:rFonts w:ascii="Arial" w:hAnsi="Arial" w:cs="Arial"/>
          <w:sz w:val="20"/>
          <w:szCs w:val="20"/>
        </w:rPr>
        <w:t>The importance of respiratory pathology in humans was shown again in the HCA with the r</w:t>
      </w:r>
      <w:r w:rsidR="00EE2A68" w:rsidRPr="006A5F35">
        <w:rPr>
          <w:rFonts w:ascii="Arial" w:hAnsi="Arial" w:cs="Arial"/>
          <w:sz w:val="20"/>
          <w:szCs w:val="20"/>
        </w:rPr>
        <w:t xml:space="preserve">espiratory cluster including </w:t>
      </w:r>
      <w:r w:rsidR="00EE2A68">
        <w:rPr>
          <w:rFonts w:ascii="Arial" w:hAnsi="Arial" w:cs="Arial"/>
          <w:sz w:val="20"/>
          <w:szCs w:val="20"/>
        </w:rPr>
        <w:t xml:space="preserve">only </w:t>
      </w:r>
      <w:r w:rsidR="00EE2A68" w:rsidRPr="006A5F35">
        <w:rPr>
          <w:rFonts w:ascii="Arial" w:hAnsi="Arial" w:cs="Arial"/>
          <w:sz w:val="20"/>
          <w:szCs w:val="20"/>
        </w:rPr>
        <w:t>viruses with humans as spillover o</w:t>
      </w:r>
      <w:r w:rsidR="00EE2A68">
        <w:rPr>
          <w:rFonts w:ascii="Arial" w:hAnsi="Arial" w:cs="Arial"/>
          <w:sz w:val="20"/>
          <w:szCs w:val="20"/>
        </w:rPr>
        <w:t>r</w:t>
      </w:r>
      <w:r w:rsidR="00EE2A68" w:rsidRPr="006A5F35">
        <w:rPr>
          <w:rFonts w:ascii="Arial" w:hAnsi="Arial" w:cs="Arial"/>
          <w:sz w:val="20"/>
          <w:szCs w:val="20"/>
        </w:rPr>
        <w:t xml:space="preserve"> reservoir host</w:t>
      </w:r>
      <w:r w:rsidR="00EE2A68">
        <w:rPr>
          <w:rFonts w:ascii="Arial" w:hAnsi="Arial" w:cs="Arial"/>
          <w:sz w:val="20"/>
          <w:szCs w:val="20"/>
        </w:rPr>
        <w:t>s</w:t>
      </w:r>
      <w:r w:rsidR="00EE2A68" w:rsidRPr="006A5F35">
        <w:rPr>
          <w:rFonts w:ascii="Arial" w:hAnsi="Arial" w:cs="Arial"/>
          <w:sz w:val="20"/>
          <w:szCs w:val="20"/>
        </w:rPr>
        <w:t>.</w:t>
      </w:r>
    </w:p>
    <w:p w14:paraId="7D5B5F1A" w14:textId="71D4CD44" w:rsidR="00B04025" w:rsidRPr="00C67E1D" w:rsidRDefault="00B04025" w:rsidP="00B04025">
      <w:pPr>
        <w:pStyle w:val="NormalWeb"/>
        <w:spacing w:before="180" w:beforeAutospacing="0" w:after="180" w:afterAutospacing="0" w:line="480" w:lineRule="auto"/>
        <w:rPr>
          <w:rFonts w:ascii="Arial" w:hAnsi="Arial" w:cs="Arial"/>
          <w:sz w:val="20"/>
          <w:szCs w:val="20"/>
        </w:rPr>
      </w:pPr>
      <w:proofErr w:type="gramStart"/>
      <w:r w:rsidRPr="00DB752E">
        <w:rPr>
          <w:rFonts w:ascii="Arial" w:hAnsi="Arial" w:cs="Arial"/>
          <w:sz w:val="20"/>
          <w:szCs w:val="20"/>
        </w:rPr>
        <w:t xml:space="preserve">With the exception </w:t>
      </w:r>
      <w:r w:rsidR="002D2C53" w:rsidRPr="00DB752E">
        <w:rPr>
          <w:rFonts w:ascii="Arial" w:hAnsi="Arial" w:cs="Arial"/>
          <w:sz w:val="20"/>
          <w:szCs w:val="20"/>
        </w:rPr>
        <w:t>of</w:t>
      </w:r>
      <w:proofErr w:type="gramEnd"/>
      <w:r w:rsidRPr="00DB752E">
        <w:rPr>
          <w:rFonts w:ascii="Arial" w:hAnsi="Arial" w:cs="Arial"/>
          <w:sz w:val="20"/>
          <w:szCs w:val="20"/>
        </w:rPr>
        <w:t xml:space="preserve"> influenza, respiratory tropic viruses tended to be transmitted between more closely related species. </w:t>
      </w:r>
      <w:r w:rsidR="002D2C53" w:rsidRPr="00DB752E">
        <w:rPr>
          <w:rFonts w:ascii="Arial" w:hAnsi="Arial" w:cs="Arial"/>
          <w:sz w:val="20"/>
          <w:szCs w:val="20"/>
        </w:rPr>
        <w:t>Do</w:t>
      </w:r>
      <w:r w:rsidRPr="00DB752E">
        <w:rPr>
          <w:rFonts w:ascii="Arial" w:hAnsi="Arial" w:cs="Arial"/>
          <w:sz w:val="20"/>
          <w:szCs w:val="20"/>
        </w:rPr>
        <w:t xml:space="preserve"> high barriers to infection due to mucosal immunity require more conserved </w:t>
      </w:r>
      <w:r w:rsidR="002D2C53" w:rsidRPr="00DB752E">
        <w:rPr>
          <w:rFonts w:ascii="Arial" w:hAnsi="Arial" w:cs="Arial"/>
          <w:sz w:val="20"/>
          <w:szCs w:val="20"/>
        </w:rPr>
        <w:t>receptors</w:t>
      </w:r>
      <w:r w:rsidRPr="00DB752E">
        <w:rPr>
          <w:rFonts w:ascii="Arial" w:hAnsi="Arial" w:cs="Arial"/>
          <w:sz w:val="20"/>
          <w:szCs w:val="20"/>
        </w:rPr>
        <w:t xml:space="preserve"> </w:t>
      </w:r>
      <w:r w:rsidR="002D2C53" w:rsidRPr="00DB752E">
        <w:rPr>
          <w:rFonts w:ascii="Arial" w:hAnsi="Arial" w:cs="Arial"/>
          <w:sz w:val="20"/>
          <w:szCs w:val="20"/>
        </w:rPr>
        <w:t>i.e.,</w:t>
      </w:r>
      <w:r w:rsidRPr="00DB752E">
        <w:rPr>
          <w:rFonts w:ascii="Arial" w:hAnsi="Arial" w:cs="Arial"/>
          <w:sz w:val="20"/>
          <w:szCs w:val="20"/>
        </w:rPr>
        <w:t xml:space="preserve"> between more related species</w:t>
      </w:r>
      <w:r w:rsidR="000C03D5">
        <w:rPr>
          <w:rFonts w:ascii="Arial" w:hAnsi="Arial" w:cs="Arial"/>
          <w:sz w:val="20"/>
          <w:szCs w:val="20"/>
        </w:rPr>
        <w:fldChar w:fldCharType="begin"/>
      </w:r>
      <w:r w:rsidR="000C03D5">
        <w:rPr>
          <w:rFonts w:ascii="Arial" w:hAnsi="Arial" w:cs="Arial"/>
          <w:sz w:val="20"/>
          <w:szCs w:val="20"/>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000C03D5">
        <w:rPr>
          <w:rFonts w:ascii="Arial" w:hAnsi="Arial" w:cs="Arial"/>
          <w:sz w:val="20"/>
          <w:szCs w:val="20"/>
        </w:rPr>
        <w:fldChar w:fldCharType="separate"/>
      </w:r>
      <w:r w:rsidR="000C03D5">
        <w:rPr>
          <w:rFonts w:ascii="Arial" w:hAnsi="Arial" w:cs="Arial"/>
          <w:noProof/>
          <w:sz w:val="20"/>
          <w:szCs w:val="20"/>
        </w:rPr>
        <w:t>(Sato and Kiyono 2012)</w:t>
      </w:r>
      <w:r w:rsidR="000C03D5">
        <w:rPr>
          <w:rFonts w:ascii="Arial" w:hAnsi="Arial" w:cs="Arial"/>
          <w:sz w:val="20"/>
          <w:szCs w:val="20"/>
        </w:rPr>
        <w:fldChar w:fldCharType="end"/>
      </w:r>
      <w:r w:rsidR="00C67E1D">
        <w:rPr>
          <w:rFonts w:ascii="Arial" w:hAnsi="Arial" w:cs="Arial"/>
          <w:sz w:val="20"/>
          <w:szCs w:val="20"/>
        </w:rPr>
        <w:t>.</w:t>
      </w:r>
    </w:p>
    <w:p w14:paraId="42E7C9CE" w14:textId="2D0B5375" w:rsidR="00B04025" w:rsidRPr="00C67E1D" w:rsidRDefault="00B04025" w:rsidP="00B0402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sidR="00C67E1D">
        <w:rPr>
          <w:rFonts w:ascii="Arial" w:hAnsi="Arial" w:cs="Arial"/>
          <w:sz w:val="20"/>
          <w:szCs w:val="20"/>
        </w:rPr>
        <w:t xml:space="preserve"> </w:t>
      </w:r>
      <w:commentRangeStart w:id="16"/>
      <w:commentRangeStart w:id="17"/>
      <w:r w:rsidR="00C67E1D">
        <w:rPr>
          <w:rFonts w:ascii="Arial" w:hAnsi="Arial" w:cs="Arial"/>
          <w:sz w:val="20"/>
          <w:szCs w:val="20"/>
        </w:rPr>
        <w:t>viruses</w:t>
      </w:r>
      <w:r w:rsidRPr="00AA6AB3">
        <w:rPr>
          <w:rFonts w:ascii="Arial" w:hAnsi="Arial" w:cs="Arial"/>
          <w:sz w:val="20"/>
          <w:szCs w:val="20"/>
        </w:rPr>
        <w:t xml:space="preserve"> with primary neuronal tropism </w:t>
      </w:r>
      <w:r w:rsidR="00C67E1D">
        <w:rPr>
          <w:rFonts w:ascii="Arial" w:hAnsi="Arial" w:cs="Arial"/>
          <w:sz w:val="20"/>
          <w:szCs w:val="20"/>
        </w:rPr>
        <w:t xml:space="preserve">are </w:t>
      </w:r>
      <w:r w:rsidRPr="00AA6AB3">
        <w:rPr>
          <w:rFonts w:ascii="Arial" w:hAnsi="Arial" w:cs="Arial"/>
          <w:sz w:val="20"/>
          <w:szCs w:val="20"/>
        </w:rPr>
        <w:t xml:space="preserve">known </w:t>
      </w:r>
      <w:r w:rsidR="00C67E1D">
        <w:rPr>
          <w:rFonts w:ascii="Arial" w:hAnsi="Arial" w:cs="Arial"/>
          <w:sz w:val="20"/>
          <w:szCs w:val="20"/>
        </w:rPr>
        <w:t xml:space="preserve">to have a </w:t>
      </w:r>
      <w:r w:rsidRPr="00AA6AB3">
        <w:rPr>
          <w:rFonts w:ascii="Arial" w:hAnsi="Arial" w:cs="Arial"/>
          <w:sz w:val="20"/>
          <w:szCs w:val="20"/>
        </w:rPr>
        <w:t xml:space="preserve">broad host range. </w:t>
      </w:r>
      <w:r w:rsidR="00EE2A68">
        <w:rPr>
          <w:rFonts w:ascii="Arial" w:hAnsi="Arial" w:cs="Arial"/>
          <w:sz w:val="20"/>
          <w:szCs w:val="20"/>
        </w:rPr>
        <w:t>The n</w:t>
      </w:r>
      <w:r w:rsidR="00EE2A68" w:rsidRPr="006A5F35">
        <w:rPr>
          <w:rFonts w:ascii="Arial" w:hAnsi="Arial" w:cs="Arial"/>
          <w:sz w:val="20"/>
          <w:szCs w:val="20"/>
        </w:rPr>
        <w:t xml:space="preserve">eurological cluster </w:t>
      </w:r>
      <w:r w:rsidR="00EE2A68">
        <w:rPr>
          <w:rFonts w:ascii="Arial" w:hAnsi="Arial" w:cs="Arial"/>
          <w:sz w:val="20"/>
          <w:szCs w:val="20"/>
        </w:rPr>
        <w:t xml:space="preserve">of the dendrogram </w:t>
      </w:r>
      <w:r w:rsidR="00EE2A68" w:rsidRPr="006A5F35">
        <w:rPr>
          <w:rFonts w:ascii="Arial" w:hAnsi="Arial" w:cs="Arial"/>
          <w:sz w:val="20"/>
          <w:szCs w:val="20"/>
        </w:rPr>
        <w:t>featur</w:t>
      </w:r>
      <w:r w:rsidR="00EE2A68">
        <w:rPr>
          <w:rFonts w:ascii="Arial" w:hAnsi="Arial" w:cs="Arial"/>
          <w:sz w:val="20"/>
          <w:szCs w:val="20"/>
        </w:rPr>
        <w:t>ed</w:t>
      </w:r>
      <w:r w:rsidR="00EE2A68" w:rsidRPr="006A5F35">
        <w:rPr>
          <w:rFonts w:ascii="Arial" w:hAnsi="Arial" w:cs="Arial"/>
          <w:sz w:val="20"/>
          <w:szCs w:val="20"/>
        </w:rPr>
        <w:t xml:space="preserve"> more variety in terms of hosts and viruses</w:t>
      </w:r>
      <w:r w:rsidR="00EE2A68">
        <w:rPr>
          <w:rFonts w:ascii="Arial" w:hAnsi="Arial" w:cs="Arial"/>
          <w:sz w:val="20"/>
          <w:szCs w:val="20"/>
        </w:rPr>
        <w:t xml:space="preserve"> than other </w:t>
      </w:r>
      <w:proofErr w:type="spellStart"/>
      <w:r w:rsidR="00EE2A68">
        <w:rPr>
          <w:rFonts w:ascii="Arial" w:hAnsi="Arial" w:cs="Arial"/>
          <w:sz w:val="20"/>
          <w:szCs w:val="20"/>
        </w:rPr>
        <w:t>clusters</w:t>
      </w:r>
      <w:r w:rsidR="00EE2A68" w:rsidRPr="006A5F35">
        <w:rPr>
          <w:rFonts w:ascii="Arial" w:hAnsi="Arial" w:cs="Arial"/>
          <w:sz w:val="20"/>
          <w:szCs w:val="20"/>
        </w:rPr>
        <w:t>.</w:t>
      </w:r>
      <w:r w:rsidR="00A83448">
        <w:rPr>
          <w:rFonts w:ascii="Arial" w:hAnsi="Arial" w:cs="Arial"/>
          <w:sz w:val="20"/>
          <w:szCs w:val="20"/>
        </w:rPr>
        <w:t>The</w:t>
      </w:r>
      <w:proofErr w:type="spellEnd"/>
      <w:r w:rsidR="00A83448">
        <w:rPr>
          <w:rFonts w:ascii="Arial" w:hAnsi="Arial" w:cs="Arial"/>
          <w:sz w:val="20"/>
          <w:szCs w:val="20"/>
        </w:rPr>
        <w:t xml:space="preserve"> receptor for rabies virus and possibly other lyssa viruses </w:t>
      </w:r>
      <w:r w:rsidR="00C67E1D">
        <w:rPr>
          <w:rFonts w:ascii="Arial" w:hAnsi="Arial" w:cs="Arial"/>
          <w:sz w:val="20"/>
          <w:szCs w:val="20"/>
        </w:rPr>
        <w:t xml:space="preserve">is </w:t>
      </w:r>
      <w:r w:rsidR="00A83448">
        <w:rPr>
          <w:rFonts w:ascii="Arial" w:hAnsi="Arial" w:cs="Arial"/>
          <w:sz w:val="20"/>
          <w:szCs w:val="20"/>
        </w:rPr>
        <w:t xml:space="preserve">the nicotinic acetylcholine receptor </w:t>
      </w:r>
      <w:r w:rsidR="00C67E1D">
        <w:rPr>
          <w:rFonts w:ascii="Arial" w:hAnsi="Arial" w:cs="Arial"/>
          <w:sz w:val="20"/>
          <w:szCs w:val="20"/>
        </w:rPr>
        <w:t xml:space="preserve">which </w:t>
      </w:r>
      <w:r w:rsidR="00A83448">
        <w:rPr>
          <w:rFonts w:ascii="Arial" w:hAnsi="Arial" w:cs="Arial"/>
          <w:sz w:val="20"/>
          <w:szCs w:val="20"/>
        </w:rPr>
        <w:t xml:space="preserve">is widely conserved between mammalian </w:t>
      </w:r>
      <w:r w:rsidR="00A83448" w:rsidRPr="00A83448">
        <w:rPr>
          <w:rFonts w:ascii="Arial" w:hAnsi="Arial" w:cs="Arial"/>
          <w:sz w:val="20"/>
          <w:szCs w:val="20"/>
        </w:rPr>
        <w:t>species</w:t>
      </w:r>
      <w:r w:rsidRPr="00A83448">
        <w:rPr>
          <w:rFonts w:ascii="Arial" w:hAnsi="Arial" w:cs="Arial"/>
          <w:sz w:val="20"/>
          <w:szCs w:val="20"/>
        </w:rPr>
        <w:t>.</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00A83448" w:rsidRPr="00A83448">
        <w:rPr>
          <w:rFonts w:ascii="Arial" w:hAnsi="Arial" w:cs="Arial"/>
          <w:sz w:val="20"/>
          <w:szCs w:val="20"/>
        </w:rPr>
        <w:t xml:space="preserve"> This fe</w:t>
      </w:r>
      <w:r w:rsidR="00A83448" w:rsidRPr="00C67E1D">
        <w:rPr>
          <w:rFonts w:ascii="Arial" w:hAnsi="Arial" w:cs="Arial"/>
          <w:sz w:val="20"/>
          <w:szCs w:val="20"/>
        </w:rPr>
        <w:t xml:space="preserve">ature of the </w:t>
      </w:r>
      <w:r w:rsidR="002D2C53" w:rsidRPr="00C67E1D">
        <w:rPr>
          <w:rFonts w:ascii="Arial" w:hAnsi="Arial" w:cs="Arial"/>
          <w:sz w:val="20"/>
          <w:szCs w:val="20"/>
        </w:rPr>
        <w:t>pathogenesis</w:t>
      </w:r>
      <w:r w:rsidR="00A83448" w:rsidRPr="00C67E1D">
        <w:rPr>
          <w:rFonts w:ascii="Arial" w:hAnsi="Arial" w:cs="Arial"/>
          <w:sz w:val="20"/>
          <w:szCs w:val="20"/>
        </w:rPr>
        <w:t xml:space="preserve"> of this virus helps to explain its broad host range and ease of </w:t>
      </w:r>
      <w:r w:rsidR="002D2C53" w:rsidRPr="00C67E1D">
        <w:rPr>
          <w:rFonts w:ascii="Arial" w:hAnsi="Arial" w:cs="Arial"/>
          <w:sz w:val="20"/>
          <w:szCs w:val="20"/>
        </w:rPr>
        <w:t>transmission</w:t>
      </w:r>
      <w:r w:rsidR="00A83448" w:rsidRPr="00C67E1D">
        <w:rPr>
          <w:rFonts w:ascii="Arial" w:hAnsi="Arial" w:cs="Arial"/>
          <w:sz w:val="20"/>
          <w:szCs w:val="20"/>
        </w:rPr>
        <w:t xml:space="preserve"> into novel species.</w:t>
      </w:r>
      <w:commentRangeEnd w:id="16"/>
      <w:r w:rsidR="00A94849">
        <w:rPr>
          <w:rStyle w:val="CommentReference"/>
          <w:rFonts w:asciiTheme="minorHAnsi" w:eastAsiaTheme="minorHAnsi" w:hAnsiTheme="minorHAnsi" w:cstheme="minorBidi"/>
        </w:rPr>
        <w:commentReference w:id="16"/>
      </w:r>
      <w:commentRangeEnd w:id="17"/>
      <w:r w:rsidR="00A94849">
        <w:rPr>
          <w:rStyle w:val="CommentReference"/>
          <w:rFonts w:asciiTheme="minorHAnsi" w:eastAsiaTheme="minorHAnsi" w:hAnsiTheme="minorHAnsi" w:cstheme="minorBidi"/>
        </w:rPr>
        <w:commentReference w:id="17"/>
      </w:r>
      <w:r w:rsidR="00EE2A68" w:rsidRPr="00EE2A68">
        <w:rPr>
          <w:rFonts w:ascii="Arial" w:hAnsi="Arial" w:cs="Arial"/>
          <w:sz w:val="20"/>
          <w:szCs w:val="20"/>
        </w:rPr>
        <w:t xml:space="preserve"> </w:t>
      </w:r>
    </w:p>
    <w:p w14:paraId="6EE21E8C" w14:textId="7490C11D" w:rsidR="00B04025" w:rsidRPr="00C67E1D" w:rsidRDefault="00F15805" w:rsidP="00B04025">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Despite being associated with cross species </w:t>
      </w:r>
      <w:r w:rsidR="002D2C53">
        <w:rPr>
          <w:rFonts w:ascii="Arial" w:hAnsi="Arial" w:cs="Arial"/>
          <w:sz w:val="20"/>
          <w:szCs w:val="20"/>
        </w:rPr>
        <w:t>transmission</w:t>
      </w:r>
      <w:r>
        <w:rPr>
          <w:rFonts w:ascii="Arial" w:hAnsi="Arial" w:cs="Arial"/>
          <w:sz w:val="20"/>
          <w:szCs w:val="20"/>
        </w:rPr>
        <w:t xml:space="preserve"> events causing severe illness, such as </w:t>
      </w:r>
      <w:r w:rsidR="002D2C53">
        <w:rPr>
          <w:rFonts w:ascii="Arial" w:hAnsi="Arial" w:cs="Arial"/>
          <w:sz w:val="20"/>
          <w:szCs w:val="20"/>
        </w:rPr>
        <w:t>hemorrhagic</w:t>
      </w:r>
      <w:r>
        <w:rPr>
          <w:rFonts w:ascii="Arial" w:hAnsi="Arial" w:cs="Arial"/>
          <w:sz w:val="20"/>
          <w:szCs w:val="20"/>
        </w:rPr>
        <w:t xml:space="preserve"> fever viruses, endotheliotropic viruses there were not </w:t>
      </w:r>
      <w:r w:rsidR="002D2C53">
        <w:rPr>
          <w:rFonts w:ascii="Arial" w:hAnsi="Arial" w:cs="Arial"/>
          <w:sz w:val="20"/>
          <w:szCs w:val="20"/>
        </w:rPr>
        <w:t>many</w:t>
      </w:r>
      <w:r>
        <w:rPr>
          <w:rFonts w:ascii="Arial" w:hAnsi="Arial" w:cs="Arial"/>
          <w:sz w:val="20"/>
          <w:szCs w:val="20"/>
        </w:rPr>
        <w:t xml:space="preserve"> records with endothelial pathology and there wasn’t a strong </w:t>
      </w:r>
      <w:r w:rsidR="002D2C53">
        <w:rPr>
          <w:rFonts w:ascii="Arial" w:hAnsi="Arial" w:cs="Arial"/>
          <w:sz w:val="20"/>
          <w:szCs w:val="20"/>
        </w:rPr>
        <w:t>correspondence</w:t>
      </w:r>
      <w:r>
        <w:rPr>
          <w:rFonts w:ascii="Arial" w:hAnsi="Arial" w:cs="Arial"/>
          <w:sz w:val="20"/>
          <w:szCs w:val="20"/>
        </w:rPr>
        <w:t xml:space="preserve"> with anything. This may be due to the difficulty in accessing </w:t>
      </w:r>
      <w:r w:rsidR="002D2C53">
        <w:rPr>
          <w:rFonts w:ascii="Arial" w:hAnsi="Arial" w:cs="Arial"/>
          <w:sz w:val="20"/>
          <w:szCs w:val="20"/>
        </w:rPr>
        <w:t>this receptor.</w:t>
      </w:r>
      <w:r w:rsidR="00B04025" w:rsidRPr="00AA6AB3">
        <w:rPr>
          <w:rFonts w:ascii="Arial" w:hAnsi="Arial" w:cs="Arial"/>
          <w:sz w:val="20"/>
          <w:szCs w:val="20"/>
        </w:rPr>
        <w:t xml:space="preserve"> </w:t>
      </w:r>
    </w:p>
    <w:p w14:paraId="798C86C2" w14:textId="05C1EA2F" w:rsidR="00857E62" w:rsidRPr="00C67E1D" w:rsidRDefault="00F15805"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 xml:space="preserve">Lymphoid tropism was associated with viruses categorized as not_zoontoic. This greater host range may be related to </w:t>
      </w:r>
      <w:r w:rsidR="002D2C53" w:rsidRPr="00C67E1D">
        <w:rPr>
          <w:rFonts w:ascii="Arial" w:hAnsi="Arial" w:cs="Arial"/>
          <w:sz w:val="20"/>
          <w:szCs w:val="20"/>
        </w:rPr>
        <w:t>c</w:t>
      </w:r>
      <w:r w:rsidRPr="00C67E1D">
        <w:rPr>
          <w:rFonts w:ascii="Arial" w:hAnsi="Arial" w:cs="Arial"/>
          <w:sz w:val="20"/>
          <w:szCs w:val="20"/>
        </w:rPr>
        <w:t>o</w:t>
      </w:r>
      <w:r w:rsidR="002D2C53" w:rsidRPr="00C67E1D">
        <w:rPr>
          <w:rFonts w:ascii="Arial" w:hAnsi="Arial" w:cs="Arial"/>
          <w:sz w:val="20"/>
          <w:szCs w:val="20"/>
        </w:rPr>
        <w:t>-</w:t>
      </w:r>
      <w:r w:rsidRPr="00C67E1D">
        <w:rPr>
          <w:rFonts w:ascii="Arial" w:hAnsi="Arial" w:cs="Arial"/>
          <w:sz w:val="20"/>
          <w:szCs w:val="20"/>
        </w:rPr>
        <w:t xml:space="preserve">opting the host immune system to bypass some of these interspecific barriers or perhaps there </w:t>
      </w:r>
      <w:r w:rsidR="002D2C53" w:rsidRPr="00C67E1D">
        <w:rPr>
          <w:rFonts w:ascii="Arial" w:hAnsi="Arial" w:cs="Arial"/>
          <w:sz w:val="20"/>
          <w:szCs w:val="20"/>
        </w:rPr>
        <w:t>may be</w:t>
      </w:r>
      <w:r w:rsidRPr="00C67E1D">
        <w:rPr>
          <w:rFonts w:ascii="Arial" w:hAnsi="Arial" w:cs="Arial"/>
          <w:sz w:val="20"/>
          <w:szCs w:val="20"/>
        </w:rPr>
        <w:t xml:space="preserve"> conserved immunological virus receptors between </w:t>
      </w:r>
      <w:r w:rsidR="002D2C53" w:rsidRPr="00C67E1D">
        <w:rPr>
          <w:rFonts w:ascii="Arial" w:hAnsi="Arial" w:cs="Arial"/>
          <w:sz w:val="20"/>
          <w:szCs w:val="20"/>
        </w:rPr>
        <w:t>species.</w:t>
      </w:r>
    </w:p>
    <w:p w14:paraId="6F1DDDDB" w14:textId="6A64E1CB" w:rsidR="00304735" w:rsidRPr="00C67E1D" w:rsidRDefault="002D2C53"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w:t>
      </w:r>
      <w:r w:rsidR="00C67E1D" w:rsidRPr="00C67E1D">
        <w:rPr>
          <w:rFonts w:ascii="Arial" w:hAnsi="Arial" w:cs="Arial"/>
          <w:sz w:val="20"/>
          <w:szCs w:val="20"/>
        </w:rPr>
        <w:t xml:space="preserve">, which are likely not important to overall trends in pathogenesis but highlight the importance of </w:t>
      </w:r>
      <w:proofErr w:type="gramStart"/>
      <w:r w:rsidR="00C67E1D" w:rsidRPr="00C67E1D">
        <w:rPr>
          <w:rFonts w:ascii="Arial" w:hAnsi="Arial" w:cs="Arial"/>
          <w:sz w:val="20"/>
          <w:szCs w:val="20"/>
        </w:rPr>
        <w:t>referring back</w:t>
      </w:r>
      <w:proofErr w:type="gramEnd"/>
      <w:r w:rsidR="00C67E1D" w:rsidRPr="00C67E1D">
        <w:rPr>
          <w:rFonts w:ascii="Arial" w:hAnsi="Arial" w:cs="Arial"/>
          <w:sz w:val="20"/>
          <w:szCs w:val="20"/>
        </w:rPr>
        <w:t xml:space="preserve"> to the actual data when interpreting MCA.</w:t>
      </w:r>
    </w:p>
    <w:p w14:paraId="5C32A9EB" w14:textId="3AE561B8" w:rsidR="00A43FAB" w:rsidRPr="006A5F35" w:rsidRDefault="00EE2A68" w:rsidP="00A43FAB">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In the hierarchical cluster analysis, whilst there was some clustering based on viral phylogeny, this was not strict, with some phylogenetically related </w:t>
      </w:r>
      <w:r w:rsidR="00391A9A">
        <w:rPr>
          <w:rFonts w:ascii="Arial" w:hAnsi="Arial" w:cs="Arial"/>
          <w:sz w:val="20"/>
          <w:szCs w:val="20"/>
        </w:rPr>
        <w:t>viruses</w:t>
      </w:r>
      <w:r>
        <w:rPr>
          <w:rFonts w:ascii="Arial" w:hAnsi="Arial" w:cs="Arial"/>
          <w:sz w:val="20"/>
          <w:szCs w:val="20"/>
        </w:rPr>
        <w:t xml:space="preserve"> not clustering together but instead clustering based on the pathology induced. With the HCA i</w:t>
      </w:r>
      <w:r w:rsidR="00A43FAB" w:rsidRPr="006A5F35">
        <w:rPr>
          <w:rFonts w:ascii="Arial" w:hAnsi="Arial" w:cs="Arial"/>
          <w:sz w:val="20"/>
          <w:szCs w:val="20"/>
        </w:rPr>
        <w:t xml:space="preserve">t is interesting to note that there are still </w:t>
      </w:r>
      <w:proofErr w:type="gramStart"/>
      <w:r w:rsidR="00A43FAB" w:rsidRPr="006A5F35">
        <w:rPr>
          <w:rFonts w:ascii="Arial" w:hAnsi="Arial" w:cs="Arial"/>
          <w:sz w:val="20"/>
          <w:szCs w:val="20"/>
        </w:rPr>
        <w:t>a number of</w:t>
      </w:r>
      <w:proofErr w:type="gramEnd"/>
      <w:r w:rsidR="00A43FAB" w:rsidRPr="006A5F35">
        <w:rPr>
          <w:rFonts w:ascii="Arial" w:hAnsi="Arial" w:cs="Arial"/>
          <w:sz w:val="20"/>
          <w:szCs w:val="20"/>
        </w:rPr>
        <w:t xml:space="preserve"> “orphan viruses” that don’t cluster well, highlighting part of the challenge here in that the interactions between virus and host that produces pathology is complex and can produce some unique outcomes.</w:t>
      </w:r>
    </w:p>
    <w:p w14:paraId="212DC253" w14:textId="37377FE8" w:rsidR="00B64D6E" w:rsidRDefault="00A53E60" w:rsidP="00B64D6E">
      <w:pPr>
        <w:spacing w:line="480" w:lineRule="auto"/>
        <w:rPr>
          <w:rFonts w:ascii="Arial" w:hAnsi="Arial" w:cs="Arial"/>
          <w:sz w:val="20"/>
          <w:szCs w:val="20"/>
        </w:rPr>
      </w:pPr>
      <w:r w:rsidRPr="005358B6">
        <w:rPr>
          <w:rFonts w:ascii="Arial" w:hAnsi="Arial" w:cs="Arial"/>
          <w:sz w:val="20"/>
          <w:szCs w:val="20"/>
        </w:rPr>
        <w:t xml:space="preserve">There are two main points to take from this study. </w:t>
      </w:r>
      <w:r w:rsidR="005358B6" w:rsidRPr="005358B6">
        <w:rPr>
          <w:rFonts w:ascii="Arial" w:hAnsi="Arial" w:cs="Arial"/>
          <w:sz w:val="20"/>
          <w:szCs w:val="20"/>
        </w:rPr>
        <w:t xml:space="preserve">Firstly, there appear to be trends in pathological data which correspond to certain types of spillover event that merits further study in this area. </w:t>
      </w:r>
      <w:r w:rsidR="005358B6">
        <w:rPr>
          <w:rFonts w:ascii="Arial" w:hAnsi="Arial" w:cs="Arial"/>
          <w:sz w:val="20"/>
          <w:szCs w:val="20"/>
        </w:rPr>
        <w:t>Secondly, t</w:t>
      </w:r>
      <w:r w:rsidR="005358B6" w:rsidRPr="00DB752E">
        <w:rPr>
          <w:rFonts w:ascii="Arial" w:hAnsi="Arial" w:cs="Arial"/>
          <w:sz w:val="20"/>
          <w:szCs w:val="20"/>
        </w:rPr>
        <w:t>he current absence of high-quality data makes this area difficult to further analyze and calls for more collaboration and focused efforts amongst the scientific community to identify receptors which may be indicative of spillover risk</w:t>
      </w:r>
      <w:r w:rsidR="007F0E7B" w:rsidRPr="00B64D6E">
        <w:rPr>
          <w:rFonts w:ascii="Arial" w:hAnsi="Arial" w:cs="Arial"/>
          <w:sz w:val="20"/>
          <w:szCs w:val="20"/>
        </w:rPr>
        <w:t>.</w:t>
      </w:r>
      <w:r w:rsidR="00B64D6E">
        <w:rPr>
          <w:rFonts w:ascii="Arial" w:hAnsi="Arial" w:cs="Arial"/>
          <w:sz w:val="20"/>
          <w:szCs w:val="20"/>
        </w:rPr>
        <w:t xml:space="preserve"> </w:t>
      </w:r>
      <w:r w:rsidR="007F0E7B">
        <w:rPr>
          <w:rFonts w:ascii="Arial" w:hAnsi="Arial" w:cs="Arial"/>
          <w:sz w:val="20"/>
          <w:szCs w:val="20"/>
        </w:rPr>
        <w:t>Elucidating</w:t>
      </w:r>
      <w:r w:rsidR="00B64D6E">
        <w:rPr>
          <w:rFonts w:ascii="Arial" w:hAnsi="Arial" w:cs="Arial"/>
          <w:sz w:val="20"/>
          <w:szCs w:val="20"/>
        </w:rPr>
        <w:t xml:space="preserve"> </w:t>
      </w:r>
      <w:r w:rsidR="00B64D6E" w:rsidRPr="00AA6AB3">
        <w:rPr>
          <w:rFonts w:ascii="Arial" w:hAnsi="Arial" w:cs="Arial"/>
          <w:sz w:val="20"/>
          <w:szCs w:val="20"/>
        </w:rPr>
        <w:t>the potential role of pathogenesis in cross species transmission</w:t>
      </w:r>
      <w:r w:rsidR="00B64D6E">
        <w:rPr>
          <w:rFonts w:ascii="Arial" w:hAnsi="Arial" w:cs="Arial"/>
          <w:sz w:val="20"/>
          <w:szCs w:val="20"/>
        </w:rPr>
        <w:t xml:space="preserve"> can </w:t>
      </w:r>
      <w:r w:rsidR="007F0E7B">
        <w:rPr>
          <w:rFonts w:ascii="Arial" w:hAnsi="Arial" w:cs="Arial"/>
          <w:sz w:val="20"/>
          <w:szCs w:val="20"/>
        </w:rPr>
        <w:t>raise</w:t>
      </w:r>
      <w:r w:rsidR="00B64D6E">
        <w:rPr>
          <w:rFonts w:ascii="Arial" w:hAnsi="Arial" w:cs="Arial"/>
          <w:sz w:val="20"/>
          <w:szCs w:val="20"/>
        </w:rPr>
        <w:t xml:space="preserve"> the possibility of trying to include some of this data </w:t>
      </w:r>
      <w:r w:rsidR="00B64D6E" w:rsidRPr="00AA6AB3">
        <w:rPr>
          <w:rFonts w:ascii="Arial" w:hAnsi="Arial" w:cs="Arial"/>
          <w:sz w:val="20"/>
          <w:szCs w:val="20"/>
        </w:rPr>
        <w:t>into predictive framework</w:t>
      </w:r>
      <w:r w:rsidR="00B64D6E">
        <w:rPr>
          <w:rFonts w:ascii="Arial" w:hAnsi="Arial" w:cs="Arial"/>
          <w:sz w:val="20"/>
          <w:szCs w:val="20"/>
        </w:rPr>
        <w:t>s of spillover risk</w:t>
      </w:r>
      <w:r w:rsidR="00B64D6E" w:rsidRPr="00AA6AB3">
        <w:rPr>
          <w:rFonts w:ascii="Arial" w:hAnsi="Arial" w:cs="Arial"/>
          <w:sz w:val="20"/>
          <w:szCs w:val="20"/>
        </w:rPr>
        <w:t>.</w:t>
      </w:r>
      <w:commentRangeStart w:id="18"/>
      <w:commentRangeEnd w:id="18"/>
      <w:r w:rsidR="00B64D6E">
        <w:rPr>
          <w:rStyle w:val="CommentReference"/>
        </w:rPr>
        <w:commentReference w:id="18"/>
      </w:r>
    </w:p>
    <w:p w14:paraId="6F4895CE" w14:textId="7384B1DB" w:rsidR="006A5F35" w:rsidRDefault="006A5F35" w:rsidP="00AA6AB3">
      <w:pPr>
        <w:pStyle w:val="NormalWeb"/>
        <w:spacing w:before="180" w:beforeAutospacing="0" w:after="180" w:afterAutospacing="0" w:line="480" w:lineRule="auto"/>
        <w:rPr>
          <w:rFonts w:ascii="Arial" w:hAnsi="Arial" w:cs="Arial"/>
          <w:b/>
          <w:bCs/>
          <w:i/>
          <w:iCs/>
          <w:sz w:val="20"/>
          <w:szCs w:val="20"/>
          <w:u w:val="single"/>
        </w:rPr>
      </w:pP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14B2374F" w14:textId="77777777" w:rsidR="009E56F6" w:rsidRPr="00B347D4" w:rsidRDefault="009E56F6"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B347D4">
        <w:rPr>
          <w:rFonts w:ascii="Arial" w:eastAsia="Times New Roman" w:hAnsi="Arial" w:cs="Arial"/>
          <w:b/>
          <w:bCs/>
          <w:color w:val="212121"/>
          <w:kern w:val="36"/>
          <w:sz w:val="20"/>
          <w:szCs w:val="20"/>
        </w:rPr>
        <w:t>Cellular and immunological mechanisms influence host-adapted phenotypes in a vector-borne microparasite</w:t>
      </w:r>
    </w:p>
    <w:p w14:paraId="75E49FC8" w14:textId="1354484C" w:rsidR="009E56F6" w:rsidRPr="00B347D4" w:rsidRDefault="009E56F6"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B347D4">
        <w:rPr>
          <w:rFonts w:ascii="Arial" w:eastAsia="Times New Roman" w:hAnsi="Arial" w:cs="Arial"/>
          <w:b/>
          <w:bCs/>
          <w:color w:val="212121"/>
          <w:kern w:val="36"/>
          <w:sz w:val="20"/>
          <w:szCs w:val="20"/>
        </w:rPr>
        <w:fldChar w:fldCharType="begin">
          <w:fldData xml:space="preserve">PEVuZE5vdGU+PENpdGU+PEF1dGhvcj5MaW48L0F1dGhvcj48WWVhcj4yMDIyPC9ZZWFyPjxSZWNO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</w:fldData>
        </w:fldChar>
      </w:r>
      <w:r w:rsidRPr="00B347D4">
        <w:rPr>
          <w:rFonts w:ascii="Arial" w:eastAsia="Times New Roman" w:hAnsi="Arial" w:cs="Arial"/>
          <w:b/>
          <w:bCs/>
          <w:color w:val="212121"/>
          <w:kern w:val="36"/>
          <w:sz w:val="20"/>
          <w:szCs w:val="20"/>
        </w:rPr>
        <w:instrText xml:space="preserve"> ADDIN EN.CITE </w:instrText>
      </w:r>
      <w:r w:rsidRPr="00B347D4">
        <w:rPr>
          <w:rFonts w:ascii="Arial" w:eastAsia="Times New Roman" w:hAnsi="Arial" w:cs="Arial"/>
          <w:b/>
          <w:bCs/>
          <w:color w:val="212121"/>
          <w:kern w:val="36"/>
          <w:sz w:val="20"/>
          <w:szCs w:val="20"/>
        </w:rPr>
        <w:fldChar w:fldCharType="begin">
          <w:fldData xml:space="preserve">PEVuZE5vdGU+PENpdGU+PEF1dGhvcj5MaW48L0F1dGhvcj48WWVhcj4yMDIyPC9ZZWFyPjxSZWNO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</w:fldData>
        </w:fldChar>
      </w:r>
      <w:r w:rsidRPr="00B347D4">
        <w:rPr>
          <w:rFonts w:ascii="Arial" w:eastAsia="Times New Roman" w:hAnsi="Arial" w:cs="Arial"/>
          <w:b/>
          <w:bCs/>
          <w:color w:val="212121"/>
          <w:kern w:val="36"/>
          <w:sz w:val="20"/>
          <w:szCs w:val="20"/>
        </w:rPr>
        <w:instrText xml:space="preserve"> ADDIN EN.CITE.DATA </w:instrText>
      </w:r>
      <w:r w:rsidRPr="00B347D4">
        <w:rPr>
          <w:rFonts w:ascii="Arial" w:eastAsia="Times New Roman" w:hAnsi="Arial" w:cs="Arial"/>
          <w:b/>
          <w:bCs/>
          <w:color w:val="212121"/>
          <w:kern w:val="36"/>
          <w:sz w:val="20"/>
          <w:szCs w:val="20"/>
        </w:rPr>
      </w:r>
      <w:r w:rsidRPr="00B347D4">
        <w:rPr>
          <w:rFonts w:ascii="Arial" w:eastAsia="Times New Roman" w:hAnsi="Arial" w:cs="Arial"/>
          <w:b/>
          <w:bCs/>
          <w:color w:val="212121"/>
          <w:kern w:val="36"/>
          <w:sz w:val="20"/>
          <w:szCs w:val="20"/>
        </w:rPr>
        <w:fldChar w:fldCharType="end"/>
      </w:r>
      <w:r w:rsidRPr="00B347D4">
        <w:rPr>
          <w:rFonts w:ascii="Arial" w:eastAsia="Times New Roman" w:hAnsi="Arial" w:cs="Arial"/>
          <w:b/>
          <w:bCs/>
          <w:color w:val="212121"/>
          <w:kern w:val="36"/>
          <w:sz w:val="20"/>
          <w:szCs w:val="20"/>
        </w:rPr>
      </w:r>
      <w:r w:rsidRPr="00B347D4">
        <w:rPr>
          <w:rFonts w:ascii="Arial" w:eastAsia="Times New Roman" w:hAnsi="Arial" w:cs="Arial"/>
          <w:b/>
          <w:bCs/>
          <w:color w:val="212121"/>
          <w:kern w:val="36"/>
          <w:sz w:val="20"/>
          <w:szCs w:val="20"/>
        </w:rPr>
        <w:fldChar w:fldCharType="separate"/>
      </w:r>
      <w:r w:rsidRPr="00B347D4">
        <w:rPr>
          <w:rFonts w:ascii="Arial" w:eastAsia="Times New Roman" w:hAnsi="Arial" w:cs="Arial"/>
          <w:b/>
          <w:bCs/>
          <w:color w:val="212121"/>
          <w:kern w:val="36"/>
          <w:sz w:val="20"/>
          <w:szCs w:val="20"/>
        </w:rPr>
        <w:t>(Lin et al. 2022)</w:t>
      </w:r>
      <w:r w:rsidRPr="00B347D4">
        <w:rPr>
          <w:rFonts w:ascii="Arial" w:eastAsia="Times New Roman" w:hAnsi="Arial" w:cs="Arial"/>
          <w:b/>
          <w:bCs/>
          <w:color w:val="212121"/>
          <w:kern w:val="36"/>
          <w:sz w:val="20"/>
          <w:szCs w:val="20"/>
        </w:rPr>
        <w:fldChar w:fldCharType="end"/>
      </w:r>
    </w:p>
    <w:p w14:paraId="40704A67" w14:textId="77777777" w:rsidR="009E56F6" w:rsidRPr="00AA6AB3" w:rsidRDefault="009E56F6" w:rsidP="009E56F6">
      <w:pPr>
        <w:pStyle w:val="Heading1"/>
        <w:shd w:val="clear" w:color="auto" w:fill="FFFFFF"/>
        <w:spacing w:before="0" w:beforeAutospacing="0" w:after="0" w:afterAutospacing="0" w:line="480" w:lineRule="auto"/>
        <w:rPr>
          <w:rFonts w:ascii="Arial" w:hAnsi="Arial" w:cs="Arial"/>
          <w:color w:val="0B0B0B"/>
          <w:sz w:val="20"/>
          <w:szCs w:val="20"/>
        </w:rPr>
      </w:pPr>
      <w:r w:rsidRPr="00AA6AB3">
        <w:rPr>
          <w:rFonts w:ascii="Arial" w:hAnsi="Arial" w:cs="Arial"/>
          <w:color w:val="0B0B0B"/>
          <w:sz w:val="20"/>
          <w:szCs w:val="20"/>
        </w:rPr>
        <w:t>Virulence mismatches in index hosts shape the outcomes of cross-species transmission</w:t>
      </w:r>
    </w:p>
    <w:p w14:paraId="2EE321BE"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Mollentze et al. 2020)</w:t>
      </w:r>
      <w:r w:rsidRPr="00AA6AB3">
        <w:rPr>
          <w:rFonts w:ascii="Arial" w:hAnsi="Arial" w:cs="Arial"/>
          <w:sz w:val="20"/>
          <w:szCs w:val="20"/>
        </w:rPr>
        <w:fldChar w:fldCharType="end"/>
      </w:r>
    </w:p>
    <w:p w14:paraId="5A924512"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p>
    <w:p w14:paraId="3870B595" w14:textId="77777777" w:rsidR="009E56F6" w:rsidRPr="00AA6AB3" w:rsidRDefault="00000000" w:rsidP="009E56F6">
      <w:pPr>
        <w:pStyle w:val="NormalWeb"/>
        <w:spacing w:before="180" w:beforeAutospacing="0" w:after="180" w:afterAutospacing="0" w:line="480" w:lineRule="auto"/>
        <w:rPr>
          <w:rFonts w:ascii="Arial" w:hAnsi="Arial" w:cs="Arial"/>
          <w:sz w:val="20"/>
          <w:szCs w:val="20"/>
        </w:rPr>
      </w:pPr>
      <w:hyperlink r:id="rId31" w:history="1">
        <w:r w:rsidR="009E56F6" w:rsidRPr="00AA6AB3">
          <w:rPr>
            <w:rStyle w:val="Hyperlink"/>
            <w:rFonts w:ascii="Arial" w:hAnsi="Arial" w:cs="Arial"/>
            <w:color w:val="205493"/>
            <w:sz w:val="20"/>
            <w:szCs w:val="20"/>
            <w:shd w:val="clear" w:color="auto" w:fill="FFFFFF"/>
          </w:rPr>
          <w:t>Ecology, evolution, and </w:t>
        </w:r>
        <w:r w:rsidR="009E56F6" w:rsidRPr="00AA6AB3">
          <w:rPr>
            <w:rStyle w:val="Hyperlink"/>
            <w:rFonts w:ascii="Arial" w:hAnsi="Arial" w:cs="Arial"/>
            <w:b/>
            <w:bCs/>
            <w:color w:val="205493"/>
            <w:sz w:val="20"/>
            <w:szCs w:val="20"/>
            <w:shd w:val="clear" w:color="auto" w:fill="FFFFFF"/>
          </w:rPr>
          <w:t>spillover</w:t>
        </w:r>
        <w:r w:rsidR="009E56F6" w:rsidRPr="00AA6AB3">
          <w:rPr>
            <w:rStyle w:val="Hyperlink"/>
            <w:rFonts w:ascii="Arial" w:hAnsi="Arial" w:cs="Arial"/>
            <w:color w:val="205493"/>
            <w:sz w:val="20"/>
            <w:szCs w:val="20"/>
            <w:shd w:val="clear" w:color="auto" w:fill="FFFFFF"/>
          </w:rPr>
          <w:t> of coronaviruses from bats.</w:t>
        </w:r>
      </w:hyperlink>
      <w:r w:rsidR="009E56F6"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9E56F6" w:rsidRPr="00AA6AB3">
        <w:rPr>
          <w:rFonts w:ascii="Arial" w:hAnsi="Arial" w:cs="Arial"/>
          <w:sz w:val="20"/>
          <w:szCs w:val="20"/>
        </w:rPr>
        <w:instrText xml:space="preserve"> ADDIN EN.CITE </w:instrText>
      </w:r>
      <w:r w:rsidR="009E56F6"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9E56F6" w:rsidRPr="00AA6AB3">
        <w:rPr>
          <w:rFonts w:ascii="Arial" w:hAnsi="Arial" w:cs="Arial"/>
          <w:sz w:val="20"/>
          <w:szCs w:val="20"/>
        </w:rPr>
        <w:instrText xml:space="preserve"> ADDIN EN.CITE.DATA </w:instrText>
      </w:r>
      <w:r w:rsidR="009E56F6" w:rsidRPr="00AA6AB3">
        <w:rPr>
          <w:rFonts w:ascii="Arial" w:hAnsi="Arial" w:cs="Arial"/>
          <w:sz w:val="20"/>
          <w:szCs w:val="20"/>
        </w:rPr>
      </w:r>
      <w:r w:rsidR="009E56F6" w:rsidRPr="00AA6AB3">
        <w:rPr>
          <w:rFonts w:ascii="Arial" w:hAnsi="Arial" w:cs="Arial"/>
          <w:sz w:val="20"/>
          <w:szCs w:val="20"/>
        </w:rPr>
        <w:fldChar w:fldCharType="end"/>
      </w:r>
      <w:r w:rsidR="009E56F6" w:rsidRPr="00AA6AB3">
        <w:rPr>
          <w:rFonts w:ascii="Arial" w:hAnsi="Arial" w:cs="Arial"/>
          <w:sz w:val="20"/>
          <w:szCs w:val="20"/>
        </w:rPr>
      </w:r>
      <w:r w:rsidR="009E56F6" w:rsidRPr="00AA6AB3">
        <w:rPr>
          <w:rFonts w:ascii="Arial" w:hAnsi="Arial" w:cs="Arial"/>
          <w:sz w:val="20"/>
          <w:szCs w:val="20"/>
        </w:rPr>
        <w:fldChar w:fldCharType="separate"/>
      </w:r>
      <w:r w:rsidR="009E56F6" w:rsidRPr="00AA6AB3">
        <w:rPr>
          <w:rFonts w:ascii="Arial" w:hAnsi="Arial" w:cs="Arial"/>
          <w:noProof/>
          <w:sz w:val="20"/>
          <w:szCs w:val="20"/>
        </w:rPr>
        <w:t>(Ruiz-Aravena et al. 2022)</w:t>
      </w:r>
      <w:r w:rsidR="009E56F6" w:rsidRPr="00AA6AB3">
        <w:rPr>
          <w:rFonts w:ascii="Arial" w:hAnsi="Arial" w:cs="Arial"/>
          <w:sz w:val="20"/>
          <w:szCs w:val="20"/>
        </w:rPr>
        <w:fldChar w:fldCharType="end"/>
      </w:r>
    </w:p>
    <w:p w14:paraId="56F2DA23" w14:textId="77777777" w:rsidR="009E56F6" w:rsidRPr="00B347D4" w:rsidRDefault="009E56F6"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2979BE2" w14:textId="77777777" w:rsidR="001B2C0A" w:rsidRPr="00B347D4" w:rsidRDefault="001B2C0A"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B347D4">
        <w:rPr>
          <w:rFonts w:ascii="Arial" w:eastAsia="Times New Roman" w:hAnsi="Arial" w:cs="Arial"/>
          <w:b/>
          <w:bCs/>
          <w:color w:val="212121"/>
          <w:kern w:val="36"/>
          <w:sz w:val="20"/>
          <w:szCs w:val="20"/>
        </w:rPr>
        <w:t>The Evolution and Genetics of Virus Host Shifts</w:t>
      </w:r>
    </w:p>
    <w:p w14:paraId="7FA54AD1" w14:textId="53DA8CEE" w:rsidR="008104FE" w:rsidRPr="00B347D4" w:rsidRDefault="001B2C0A"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B347D4">
        <w:rPr>
          <w:rFonts w:ascii="Arial" w:eastAsia="Times New Roman" w:hAnsi="Arial" w:cs="Arial"/>
          <w:b/>
          <w:bCs/>
          <w:color w:val="212121"/>
          <w:kern w:val="36"/>
          <w:sz w:val="20"/>
          <w:szCs w:val="20"/>
        </w:rPr>
        <w:fldChar w:fldCharType="begin"/>
      </w:r>
      <w:r w:rsidRPr="00B347D4">
        <w:rPr>
          <w:rFonts w:ascii="Arial" w:eastAsia="Times New Roman" w:hAnsi="Arial" w:cs="Arial"/>
          <w:b/>
          <w:bCs/>
          <w:color w:val="212121"/>
          <w:kern w:val="36"/>
          <w:sz w:val="20"/>
          <w:szCs w:val="20"/>
        </w:rPr>
        <w:instrText xml:space="preserve"> ADDIN EN.CITE &lt;EndNote&gt;&lt;Cite&gt;&lt;Author&gt;Longdon&lt;/Author&gt;&lt;Year&gt;2014&lt;/Year&gt;&lt;RecNum&gt;7641&lt;/RecNum&gt;&lt;DisplayText&gt;(Longdon et al. 2014)&lt;/DisplayText&gt;&lt;record&gt;&lt;rec-number&gt;7641&lt;/rec-number&gt;&lt;foreign-keys&gt;&lt;key app="EN" db-id="pv99xppxsftrpnevsxkp0tvm950xsdp9wz2x" timestamp="1667052249"&gt;7641&lt;/key&gt;&lt;/foreign-keys&gt;&lt;ref-type name="Journal Article"&gt;17&lt;/ref-type&gt;&lt;contributors&gt;&lt;authors&gt;&lt;author&gt;Longdon, B.&lt;/author&gt;&lt;author&gt;Brockhurst, M. A.&lt;/author&gt;&lt;author&gt;Russell, C. A.&lt;/author&gt;&lt;author&gt;Welch, J. J.&lt;/author&gt;&lt;author&gt;Jiggins, F. M.&lt;/author&gt;&lt;/authors&gt;&lt;/contributors&gt;&lt;auth-address&gt;Department of Genetics, University of Cambridge, Cambridge, United Kingdom.&amp;#xD;Department of Biology, University of York, York, United Kingdom.&amp;#xD;Department of Veterinary Medicine, University of Cambridge, Cambridge, United Kingdom.&lt;/auth-address&gt;&lt;titles&gt;&lt;title&gt;The evolution and genetics of virus host shifts&lt;/title&gt;&lt;secondary-title&gt;PLoS Pathog&lt;/secondary-title&gt;&lt;/titles&gt;&lt;periodical&gt;&lt;full-title&gt;PLoS Pathog&lt;/full-title&gt;&lt;/periodical&gt;&lt;pages&gt;e1004395&lt;/pages&gt;&lt;volume&gt;10&lt;/volume&gt;&lt;number&gt;11&lt;/number&gt;&lt;edition&gt;2014/11/07&lt;/edition&gt;&lt;keywords&gt;&lt;keyword&gt;Animals&lt;/keyword&gt;&lt;keyword&gt;*Biological Evolution&lt;/keyword&gt;&lt;keyword&gt;*Host-Pathogen Interactions/genetics/immunology&lt;/keyword&gt;&lt;keyword&gt;Humans&lt;/keyword&gt;&lt;keyword&gt;Immune Evasion/*genetics&lt;/keyword&gt;&lt;keyword&gt;*Virus Physiological Phenomena/genetics/immunology&lt;/keyword&gt;&lt;keyword&gt;*Viruses/genetics/immunology&lt;/keyword&gt;&lt;/keywords&gt;&lt;dates&gt;&lt;year&gt;2014&lt;/year&gt;&lt;pub-dates&gt;&lt;date&gt;Nov&lt;/date&gt;&lt;/pub-dates&gt;&lt;/dates&gt;&lt;isbn&gt;1553-7374 (Electronic)&amp;#xD;1553-7366 (Linking)&lt;/isbn&gt;&lt;accession-num&gt;25375777&lt;/accession-num&gt;&lt;urls&gt;&lt;related-urls&gt;&lt;url&gt;https://www.ncbi.nlm.nih.gov/pubmed/25375777&lt;/url&gt;&lt;/related-urls&gt;&lt;/urls&gt;&lt;custom2&gt;PMC4223060&lt;/custom2&gt;&lt;electronic-resource-num&gt;10.1371/journal.ppat.1004395&lt;/electronic-resource-num&gt;&lt;/record&gt;&lt;/Cite&gt;&lt;/EndNote&gt;</w:instrText>
      </w:r>
      <w:r w:rsidRPr="00B347D4">
        <w:rPr>
          <w:rFonts w:ascii="Arial" w:eastAsia="Times New Roman" w:hAnsi="Arial" w:cs="Arial"/>
          <w:b/>
          <w:bCs/>
          <w:color w:val="212121"/>
          <w:kern w:val="36"/>
          <w:sz w:val="20"/>
          <w:szCs w:val="20"/>
        </w:rPr>
        <w:fldChar w:fldCharType="separate"/>
      </w:r>
      <w:r w:rsidRPr="00B347D4">
        <w:rPr>
          <w:rFonts w:ascii="Arial" w:eastAsia="Times New Roman" w:hAnsi="Arial" w:cs="Arial"/>
          <w:b/>
          <w:bCs/>
          <w:color w:val="212121"/>
          <w:kern w:val="36"/>
          <w:sz w:val="20"/>
          <w:szCs w:val="20"/>
        </w:rPr>
        <w:t>(Longdon et al. 2014)</w:t>
      </w:r>
      <w:r w:rsidRPr="00B347D4">
        <w:rPr>
          <w:rFonts w:ascii="Arial" w:eastAsia="Times New Roman" w:hAnsi="Arial" w:cs="Arial"/>
          <w:b/>
          <w:bCs/>
          <w:color w:val="212121"/>
          <w:kern w:val="36"/>
          <w:sz w:val="20"/>
          <w:szCs w:val="20"/>
        </w:rPr>
        <w:fldChar w:fldCharType="end"/>
      </w:r>
    </w:p>
    <w:p w14:paraId="33BA45FA" w14:textId="3315C43F"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651680A8" w14:textId="6DB63427" w:rsidR="008104FE" w:rsidRDefault="008104FE" w:rsidP="00AA6AB3">
      <w:pPr>
        <w:pStyle w:val="NormalWeb"/>
        <w:spacing w:before="180" w:beforeAutospacing="0" w:after="180" w:afterAutospacing="0" w:line="480" w:lineRule="auto"/>
        <w:rPr>
          <w:rFonts w:ascii="Arial" w:hAnsi="Arial" w:cs="Arial"/>
          <w:b/>
          <w:bCs/>
          <w:sz w:val="20"/>
          <w:szCs w:val="20"/>
        </w:rPr>
      </w:pPr>
    </w:p>
    <w:p w14:paraId="01FB9C28" w14:textId="67700AE4" w:rsidR="008104FE" w:rsidRDefault="008104FE" w:rsidP="00AA6AB3">
      <w:pPr>
        <w:pStyle w:val="NormalWeb"/>
        <w:spacing w:before="180" w:beforeAutospacing="0" w:after="180" w:afterAutospacing="0" w:line="480" w:lineRule="auto"/>
        <w:rPr>
          <w:rFonts w:ascii="Arial" w:hAnsi="Arial" w:cs="Arial"/>
          <w:b/>
          <w:bCs/>
          <w:sz w:val="20"/>
          <w:szCs w:val="20"/>
        </w:rPr>
      </w:pPr>
    </w:p>
    <w:p w14:paraId="505EAF22" w14:textId="1AB2FA83" w:rsidR="008104FE" w:rsidRDefault="008104FE" w:rsidP="00AA6AB3">
      <w:pPr>
        <w:pStyle w:val="NormalWeb"/>
        <w:spacing w:before="180" w:beforeAutospacing="0" w:after="180" w:afterAutospacing="0" w:line="480" w:lineRule="auto"/>
        <w:rPr>
          <w:rFonts w:ascii="Arial" w:hAnsi="Arial" w:cs="Arial"/>
          <w:b/>
          <w:bCs/>
          <w:sz w:val="20"/>
          <w:szCs w:val="20"/>
        </w:rPr>
      </w:pPr>
    </w:p>
    <w:p w14:paraId="5F414470" w14:textId="10ED2F57" w:rsidR="008104FE" w:rsidRDefault="008104FE" w:rsidP="00AA6AB3">
      <w:pPr>
        <w:pStyle w:val="NormalWeb"/>
        <w:spacing w:before="180" w:beforeAutospacing="0" w:after="180" w:afterAutospacing="0" w:line="480" w:lineRule="auto"/>
        <w:rPr>
          <w:rFonts w:ascii="Arial" w:hAnsi="Arial" w:cs="Arial"/>
          <w:b/>
          <w:bCs/>
          <w:sz w:val="20"/>
          <w:szCs w:val="20"/>
        </w:rPr>
      </w:pPr>
    </w:p>
    <w:p w14:paraId="763DE548" w14:textId="701CB66C" w:rsidR="008104FE" w:rsidRDefault="008104FE" w:rsidP="00AA6AB3">
      <w:pPr>
        <w:pStyle w:val="NormalWeb"/>
        <w:spacing w:before="180" w:beforeAutospacing="0" w:after="180" w:afterAutospacing="0" w:line="480" w:lineRule="auto"/>
        <w:rPr>
          <w:rFonts w:ascii="Arial" w:hAnsi="Arial" w:cs="Arial"/>
          <w:b/>
          <w:bCs/>
          <w:sz w:val="20"/>
          <w:szCs w:val="20"/>
        </w:rPr>
      </w:pPr>
    </w:p>
    <w:p w14:paraId="188F35D6" w14:textId="6DEA0262" w:rsidR="008104FE" w:rsidRDefault="008104FE" w:rsidP="00AA6AB3">
      <w:pPr>
        <w:pStyle w:val="NormalWeb"/>
        <w:spacing w:before="180" w:beforeAutospacing="0" w:after="180" w:afterAutospacing="0" w:line="480" w:lineRule="auto"/>
        <w:rPr>
          <w:rFonts w:ascii="Arial" w:hAnsi="Arial" w:cs="Arial"/>
          <w:b/>
          <w:bCs/>
          <w:sz w:val="20"/>
          <w:szCs w:val="20"/>
        </w:rPr>
      </w:pPr>
    </w:p>
    <w:p w14:paraId="456A5FB0" w14:textId="5995AEAC" w:rsidR="008104FE" w:rsidRDefault="008104FE" w:rsidP="00AA6AB3">
      <w:pPr>
        <w:pStyle w:val="NormalWeb"/>
        <w:spacing w:before="180" w:beforeAutospacing="0" w:after="180" w:afterAutospacing="0" w:line="480" w:lineRule="auto"/>
        <w:rPr>
          <w:rFonts w:ascii="Arial" w:hAnsi="Arial" w:cs="Arial"/>
          <w:b/>
          <w:bCs/>
          <w:sz w:val="20"/>
          <w:szCs w:val="20"/>
        </w:rPr>
      </w:pPr>
    </w:p>
    <w:p w14:paraId="5E5AF245" w14:textId="4A8E2BF7" w:rsidR="008104FE" w:rsidRDefault="008104FE" w:rsidP="00AA6AB3">
      <w:pPr>
        <w:pStyle w:val="NormalWeb"/>
        <w:spacing w:before="180" w:beforeAutospacing="0" w:after="180" w:afterAutospacing="0" w:line="480" w:lineRule="auto"/>
        <w:rPr>
          <w:rFonts w:ascii="Arial" w:hAnsi="Arial" w:cs="Arial"/>
          <w:b/>
          <w:bCs/>
          <w:sz w:val="20"/>
          <w:szCs w:val="20"/>
        </w:rPr>
      </w:pPr>
    </w:p>
    <w:p w14:paraId="4B397587" w14:textId="72086364" w:rsidR="008104FE" w:rsidRDefault="008104FE" w:rsidP="00AA6AB3">
      <w:pPr>
        <w:pStyle w:val="NormalWeb"/>
        <w:spacing w:before="180" w:beforeAutospacing="0" w:after="180" w:afterAutospacing="0" w:line="480" w:lineRule="auto"/>
        <w:rPr>
          <w:rFonts w:ascii="Arial" w:hAnsi="Arial" w:cs="Arial"/>
          <w:b/>
          <w:bCs/>
          <w:sz w:val="20"/>
          <w:szCs w:val="20"/>
        </w:rPr>
      </w:pPr>
    </w:p>
    <w:p w14:paraId="46D9EDB0" w14:textId="4A73E1A8" w:rsidR="008104FE" w:rsidRDefault="008104FE" w:rsidP="00AA6AB3">
      <w:pPr>
        <w:pStyle w:val="NormalWeb"/>
        <w:spacing w:before="180" w:beforeAutospacing="0" w:after="180" w:afterAutospacing="0" w:line="480" w:lineRule="auto"/>
        <w:rPr>
          <w:rFonts w:ascii="Arial" w:hAnsi="Arial" w:cs="Arial"/>
          <w:b/>
          <w:bCs/>
          <w:sz w:val="20"/>
          <w:szCs w:val="20"/>
        </w:rPr>
      </w:pPr>
    </w:p>
    <w:p w14:paraId="5AA4C24C" w14:textId="77777777"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lastRenderedPageBreak/>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r w:rsidRPr="00BE501D">
              <w:rPr>
                <w:b/>
                <w:bCs/>
              </w:rPr>
              <w:t>Virus_Name</w:t>
            </w:r>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r w:rsidRPr="00DF326F">
              <w:t>Mononegavirales</w:t>
            </w:r>
          </w:p>
        </w:tc>
        <w:tc>
          <w:tcPr>
            <w:tcW w:w="1853" w:type="dxa"/>
            <w:noWrap/>
            <w:hideMark/>
          </w:tcPr>
          <w:p w14:paraId="2204F409" w14:textId="77777777" w:rsidR="00DF326F" w:rsidRPr="00DF326F" w:rsidRDefault="00DF326F">
            <w:r w:rsidRPr="00DF326F">
              <w:t>Rhabdoviridae</w:t>
            </w:r>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r w:rsidRPr="00DF326F">
              <w:t>Avastrovirus</w:t>
            </w:r>
          </w:p>
        </w:tc>
        <w:tc>
          <w:tcPr>
            <w:tcW w:w="1815" w:type="dxa"/>
            <w:noWrap/>
            <w:hideMark/>
          </w:tcPr>
          <w:p w14:paraId="0D6A25CE" w14:textId="77777777" w:rsidR="00DF326F" w:rsidRPr="00DF326F" w:rsidRDefault="00DF326F">
            <w:r w:rsidRPr="00DF326F">
              <w:t>Stellavirales</w:t>
            </w:r>
          </w:p>
        </w:tc>
        <w:tc>
          <w:tcPr>
            <w:tcW w:w="1853" w:type="dxa"/>
            <w:noWrap/>
            <w:hideMark/>
          </w:tcPr>
          <w:p w14:paraId="3C39076F" w14:textId="715E8E52" w:rsidR="00DF326F" w:rsidRPr="00DF326F" w:rsidRDefault="00DF326F">
            <w:r w:rsidRPr="00DF326F">
              <w:t>Astroviridae</w:t>
            </w:r>
          </w:p>
        </w:tc>
        <w:tc>
          <w:tcPr>
            <w:tcW w:w="2298" w:type="dxa"/>
            <w:noWrap/>
            <w:hideMark/>
          </w:tcPr>
          <w:p w14:paraId="72DEFE9E" w14:textId="6B24B408" w:rsidR="00DF326F" w:rsidRPr="00DF326F" w:rsidRDefault="00DF326F">
            <w:r w:rsidRPr="00DF326F">
              <w:t>Avastrovirus</w:t>
            </w:r>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r w:rsidRPr="00DF326F">
              <w:t>Amarillovirales</w:t>
            </w:r>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r w:rsidRPr="00DF326F">
              <w:t>Pestivirus</w:t>
            </w:r>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r w:rsidRPr="00DF326F">
              <w:t>Mononegavirales</w:t>
            </w:r>
          </w:p>
        </w:tc>
        <w:tc>
          <w:tcPr>
            <w:tcW w:w="1853" w:type="dxa"/>
            <w:noWrap/>
            <w:hideMark/>
          </w:tcPr>
          <w:p w14:paraId="3CCA5604" w14:textId="0A9B974F" w:rsidR="00DF326F" w:rsidRPr="00DF326F" w:rsidRDefault="00DF326F">
            <w:r w:rsidRPr="00DF326F">
              <w:t>Bornaviridae</w:t>
            </w:r>
          </w:p>
        </w:tc>
        <w:tc>
          <w:tcPr>
            <w:tcW w:w="2298" w:type="dxa"/>
            <w:noWrap/>
            <w:hideMark/>
          </w:tcPr>
          <w:p w14:paraId="3952A42E" w14:textId="7329C080" w:rsidR="00DF326F" w:rsidRPr="00DF326F" w:rsidRDefault="00DF326F">
            <w:r w:rsidRPr="00DF326F">
              <w:t>Orthobornavirus</w:t>
            </w:r>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r w:rsidRPr="00DF326F">
              <w:t>Nidovirales</w:t>
            </w:r>
          </w:p>
        </w:tc>
        <w:tc>
          <w:tcPr>
            <w:tcW w:w="1853" w:type="dxa"/>
            <w:noWrap/>
            <w:hideMark/>
          </w:tcPr>
          <w:p w14:paraId="0119005C" w14:textId="38AA9E5E" w:rsidR="00DF326F" w:rsidRPr="00DF326F" w:rsidRDefault="00DF326F">
            <w:r w:rsidRPr="00DF326F">
              <w:t>Coronaviridae</w:t>
            </w:r>
          </w:p>
        </w:tc>
        <w:tc>
          <w:tcPr>
            <w:tcW w:w="2298" w:type="dxa"/>
            <w:noWrap/>
            <w:hideMark/>
          </w:tcPr>
          <w:p w14:paraId="372F6ED0" w14:textId="46E4212E" w:rsidR="00DF326F" w:rsidRPr="00DF326F" w:rsidRDefault="00DF326F">
            <w:r w:rsidRPr="00DF326F">
              <w:t>Betacoronavirus</w:t>
            </w:r>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r w:rsidRPr="00DF326F">
              <w:t>Ortervirales</w:t>
            </w:r>
          </w:p>
        </w:tc>
        <w:tc>
          <w:tcPr>
            <w:tcW w:w="1853" w:type="dxa"/>
            <w:noWrap/>
            <w:hideMark/>
          </w:tcPr>
          <w:p w14:paraId="7310F072" w14:textId="1638E829" w:rsidR="00DF326F" w:rsidRPr="00DF326F" w:rsidRDefault="00DF326F">
            <w:r w:rsidRPr="00DF326F">
              <w:t>Retroviridae</w:t>
            </w:r>
          </w:p>
        </w:tc>
        <w:tc>
          <w:tcPr>
            <w:tcW w:w="2298" w:type="dxa"/>
            <w:noWrap/>
            <w:hideMark/>
          </w:tcPr>
          <w:p w14:paraId="6BE52A6A" w14:textId="4E7D65B4" w:rsidR="00DF326F" w:rsidRPr="00DF326F" w:rsidRDefault="00DF326F">
            <w:r w:rsidRPr="00DF326F">
              <w:t>Deltaretrovirus</w:t>
            </w:r>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r w:rsidRPr="00DF326F">
              <w:t>Amarillovirales</w:t>
            </w:r>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r w:rsidRPr="00DF326F">
              <w:t>Pestivirus</w:t>
            </w:r>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r w:rsidRPr="00DF326F">
              <w:t>Rowavirales</w:t>
            </w:r>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r w:rsidRPr="00DF326F">
              <w:t>Mastadenovirus</w:t>
            </w:r>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r w:rsidRPr="00DF326F">
              <w:t>Mononegavirales</w:t>
            </w:r>
          </w:p>
        </w:tc>
        <w:tc>
          <w:tcPr>
            <w:tcW w:w="1853" w:type="dxa"/>
            <w:noWrap/>
            <w:hideMark/>
          </w:tcPr>
          <w:p w14:paraId="0498799F" w14:textId="77777777" w:rsidR="00DF326F" w:rsidRPr="00DF326F" w:rsidRDefault="00DF326F">
            <w:r w:rsidRPr="00DF326F">
              <w:t>Paramyxoviridae</w:t>
            </w:r>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r w:rsidRPr="00DF326F">
              <w:t>Ortervirales</w:t>
            </w:r>
          </w:p>
        </w:tc>
        <w:tc>
          <w:tcPr>
            <w:tcW w:w="1853" w:type="dxa"/>
            <w:noWrap/>
            <w:hideMark/>
          </w:tcPr>
          <w:p w14:paraId="709A4AFE" w14:textId="35759322" w:rsidR="00DF326F" w:rsidRPr="00DF326F" w:rsidRDefault="00DF326F">
            <w:r w:rsidRPr="00DF326F">
              <w:t>Retroviridae</w:t>
            </w:r>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r w:rsidRPr="00DF326F">
              <w:t>Picornavirales</w:t>
            </w:r>
          </w:p>
        </w:tc>
        <w:tc>
          <w:tcPr>
            <w:tcW w:w="1853" w:type="dxa"/>
            <w:noWrap/>
            <w:hideMark/>
          </w:tcPr>
          <w:p w14:paraId="1AD1B5BB" w14:textId="77777777" w:rsidR="00DF326F" w:rsidRPr="00DF326F" w:rsidRDefault="00DF326F">
            <w:r w:rsidRPr="00DF326F">
              <w:t>Picornaviridae</w:t>
            </w:r>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Dolphin Morbilivirus</w:t>
            </w:r>
          </w:p>
        </w:tc>
        <w:tc>
          <w:tcPr>
            <w:tcW w:w="1815" w:type="dxa"/>
            <w:noWrap/>
            <w:hideMark/>
          </w:tcPr>
          <w:p w14:paraId="468A0DE2" w14:textId="77777777" w:rsidR="00DF326F" w:rsidRPr="00DF326F" w:rsidRDefault="00DF326F">
            <w:r w:rsidRPr="00DF326F">
              <w:t>Mononegavirales</w:t>
            </w:r>
          </w:p>
        </w:tc>
        <w:tc>
          <w:tcPr>
            <w:tcW w:w="1853" w:type="dxa"/>
            <w:noWrap/>
            <w:hideMark/>
          </w:tcPr>
          <w:p w14:paraId="394372F7" w14:textId="77777777" w:rsidR="00DF326F" w:rsidRPr="00DF326F" w:rsidRDefault="00DF326F">
            <w:r w:rsidRPr="00DF326F">
              <w:t>Paramyxoviridae</w:t>
            </w:r>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r w:rsidRPr="00DF326F">
              <w:t>Mononegavirales</w:t>
            </w:r>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r w:rsidRPr="00DF326F">
              <w:t>Picornavirales</w:t>
            </w:r>
          </w:p>
        </w:tc>
        <w:tc>
          <w:tcPr>
            <w:tcW w:w="1853" w:type="dxa"/>
            <w:noWrap/>
            <w:hideMark/>
          </w:tcPr>
          <w:p w14:paraId="5603C3D9" w14:textId="77777777" w:rsidR="00DF326F" w:rsidRPr="00DF326F" w:rsidRDefault="00DF326F">
            <w:r w:rsidRPr="00DF326F">
              <w:t>Picornaviridae</w:t>
            </w:r>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r w:rsidRPr="00DF326F">
              <w:t>Mononegavirales</w:t>
            </w:r>
          </w:p>
        </w:tc>
        <w:tc>
          <w:tcPr>
            <w:tcW w:w="1853" w:type="dxa"/>
            <w:noWrap/>
            <w:hideMark/>
          </w:tcPr>
          <w:p w14:paraId="452871C5" w14:textId="77777777" w:rsidR="00DF326F" w:rsidRPr="00DF326F" w:rsidRDefault="00DF326F">
            <w:r w:rsidRPr="00DF326F">
              <w:t>Rhabdoviridae</w:t>
            </w:r>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Feline Immundeficiency Virus</w:t>
            </w:r>
          </w:p>
        </w:tc>
        <w:tc>
          <w:tcPr>
            <w:tcW w:w="1815" w:type="dxa"/>
            <w:noWrap/>
            <w:hideMark/>
          </w:tcPr>
          <w:p w14:paraId="3AEF6F88" w14:textId="77777777" w:rsidR="00DF326F" w:rsidRPr="00DF326F" w:rsidRDefault="00DF326F">
            <w:r w:rsidRPr="00DF326F">
              <w:t>Ortervirales</w:t>
            </w:r>
          </w:p>
        </w:tc>
        <w:tc>
          <w:tcPr>
            <w:tcW w:w="1853" w:type="dxa"/>
            <w:noWrap/>
            <w:hideMark/>
          </w:tcPr>
          <w:p w14:paraId="0E968375" w14:textId="118D30A3" w:rsidR="00DF326F" w:rsidRPr="00DF326F" w:rsidRDefault="00DF326F">
            <w:r w:rsidRPr="00DF326F">
              <w:t>Retroviridae</w:t>
            </w:r>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t>Feline Leukemia Virus</w:t>
            </w:r>
          </w:p>
        </w:tc>
        <w:tc>
          <w:tcPr>
            <w:tcW w:w="1815" w:type="dxa"/>
            <w:noWrap/>
            <w:hideMark/>
          </w:tcPr>
          <w:p w14:paraId="3160A3FF" w14:textId="77777777" w:rsidR="00DF326F" w:rsidRPr="00DF326F" w:rsidRDefault="00DF326F">
            <w:r w:rsidRPr="00DF326F">
              <w:t>Ortervirales</w:t>
            </w:r>
          </w:p>
        </w:tc>
        <w:tc>
          <w:tcPr>
            <w:tcW w:w="1853" w:type="dxa"/>
            <w:noWrap/>
            <w:hideMark/>
          </w:tcPr>
          <w:p w14:paraId="638046CD" w14:textId="36A95E19" w:rsidR="00DF326F" w:rsidRPr="00DF326F" w:rsidRDefault="00DF326F">
            <w:r w:rsidRPr="00DF326F">
              <w:t>Retroviridae</w:t>
            </w:r>
          </w:p>
        </w:tc>
        <w:tc>
          <w:tcPr>
            <w:tcW w:w="2298" w:type="dxa"/>
            <w:noWrap/>
            <w:hideMark/>
          </w:tcPr>
          <w:p w14:paraId="4B290628" w14:textId="7ECEEDE7" w:rsidR="00DF326F" w:rsidRPr="00DF326F" w:rsidRDefault="00DF326F">
            <w:r w:rsidRPr="00DF326F">
              <w:t>Gammaretrovirus</w:t>
            </w:r>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Feline Morbilivirus</w:t>
            </w:r>
          </w:p>
        </w:tc>
        <w:tc>
          <w:tcPr>
            <w:tcW w:w="1815" w:type="dxa"/>
            <w:noWrap/>
            <w:hideMark/>
          </w:tcPr>
          <w:p w14:paraId="59692D0D" w14:textId="77777777" w:rsidR="00DF326F" w:rsidRPr="00DF326F" w:rsidRDefault="00DF326F">
            <w:r w:rsidRPr="00DF326F">
              <w:t>Mononegavirales</w:t>
            </w:r>
          </w:p>
        </w:tc>
        <w:tc>
          <w:tcPr>
            <w:tcW w:w="1853" w:type="dxa"/>
            <w:noWrap/>
            <w:hideMark/>
          </w:tcPr>
          <w:p w14:paraId="32F23EAA" w14:textId="77777777" w:rsidR="00DF326F" w:rsidRPr="00DF326F" w:rsidRDefault="00DF326F">
            <w:r w:rsidRPr="00DF326F">
              <w:t>Paramyxoviridae</w:t>
            </w:r>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r w:rsidRPr="00DF326F">
              <w:t>Picornavirales</w:t>
            </w:r>
          </w:p>
        </w:tc>
        <w:tc>
          <w:tcPr>
            <w:tcW w:w="1853" w:type="dxa"/>
            <w:noWrap/>
            <w:hideMark/>
          </w:tcPr>
          <w:p w14:paraId="30D008FA" w14:textId="77777777" w:rsidR="00DF326F" w:rsidRPr="00DF326F" w:rsidRDefault="00DF326F">
            <w:r w:rsidRPr="00DF326F">
              <w:t>Picornaviridae</w:t>
            </w:r>
          </w:p>
        </w:tc>
        <w:tc>
          <w:tcPr>
            <w:tcW w:w="2298" w:type="dxa"/>
            <w:noWrap/>
            <w:hideMark/>
          </w:tcPr>
          <w:p w14:paraId="37F5270D" w14:textId="77777777" w:rsidR="00DF326F" w:rsidRPr="00DF326F" w:rsidRDefault="00DF326F">
            <w:r w:rsidRPr="00DF326F">
              <w:t>Aphthovirus</w:t>
            </w:r>
          </w:p>
        </w:tc>
      </w:tr>
      <w:tr w:rsidR="00DF326F" w:rsidRPr="00DF326F" w14:paraId="008F7C75" w14:textId="77777777" w:rsidTr="00521761">
        <w:trPr>
          <w:trHeight w:val="290"/>
        </w:trPr>
        <w:tc>
          <w:tcPr>
            <w:tcW w:w="3527" w:type="dxa"/>
            <w:noWrap/>
            <w:hideMark/>
          </w:tcPr>
          <w:p w14:paraId="28A69A43" w14:textId="77777777" w:rsidR="00DF326F" w:rsidRPr="00DF326F" w:rsidRDefault="00DF326F">
            <w:r w:rsidRPr="00DF326F">
              <w:t>Getah Virus</w:t>
            </w:r>
          </w:p>
        </w:tc>
        <w:tc>
          <w:tcPr>
            <w:tcW w:w="1815" w:type="dxa"/>
            <w:noWrap/>
            <w:hideMark/>
          </w:tcPr>
          <w:p w14:paraId="1A78BF41" w14:textId="77777777" w:rsidR="00DF326F" w:rsidRPr="00DF326F" w:rsidRDefault="00DF326F">
            <w:r w:rsidRPr="00DF326F">
              <w:t>Martellivirales</w:t>
            </w:r>
          </w:p>
        </w:tc>
        <w:tc>
          <w:tcPr>
            <w:tcW w:w="1853" w:type="dxa"/>
            <w:noWrap/>
            <w:hideMark/>
          </w:tcPr>
          <w:p w14:paraId="254DDBF5" w14:textId="33DE820C" w:rsidR="00DF326F" w:rsidRPr="00DF326F" w:rsidRDefault="00DF326F">
            <w:r w:rsidRPr="00DF326F">
              <w:t>Togaviridae</w:t>
            </w:r>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r w:rsidRPr="00DF326F">
              <w:t>Mononegavirales</w:t>
            </w:r>
          </w:p>
        </w:tc>
        <w:tc>
          <w:tcPr>
            <w:tcW w:w="1853" w:type="dxa"/>
            <w:noWrap/>
            <w:hideMark/>
          </w:tcPr>
          <w:p w14:paraId="3EBDAEFA" w14:textId="77777777" w:rsidR="00DF326F" w:rsidRPr="00DF326F" w:rsidRDefault="00DF326F">
            <w:r w:rsidRPr="00DF326F">
              <w:t>Paramyxoviridae</w:t>
            </w:r>
          </w:p>
        </w:tc>
        <w:tc>
          <w:tcPr>
            <w:tcW w:w="2298" w:type="dxa"/>
            <w:noWrap/>
            <w:hideMark/>
          </w:tcPr>
          <w:p w14:paraId="0DEE7AE6" w14:textId="71828F8B" w:rsidR="00DF326F" w:rsidRPr="00DF326F" w:rsidRDefault="00DF326F">
            <w:r w:rsidRPr="00DF326F">
              <w:t>Henipavirus</w:t>
            </w:r>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r w:rsidRPr="00DF326F">
              <w:t>Hepelivirales</w:t>
            </w:r>
          </w:p>
        </w:tc>
        <w:tc>
          <w:tcPr>
            <w:tcW w:w="1853" w:type="dxa"/>
            <w:noWrap/>
            <w:hideMark/>
          </w:tcPr>
          <w:p w14:paraId="693A28BC" w14:textId="77777777" w:rsidR="00DF326F" w:rsidRPr="00DF326F" w:rsidRDefault="00DF326F">
            <w:r w:rsidRPr="00DF326F">
              <w:t>Hepeviridae</w:t>
            </w:r>
          </w:p>
        </w:tc>
        <w:tc>
          <w:tcPr>
            <w:tcW w:w="2298" w:type="dxa"/>
            <w:noWrap/>
            <w:hideMark/>
          </w:tcPr>
          <w:p w14:paraId="7739B326" w14:textId="77777777" w:rsidR="00DF326F" w:rsidRPr="00DF326F" w:rsidRDefault="00DF326F">
            <w:r w:rsidRPr="00DF326F">
              <w:t>Hepevirus</w:t>
            </w:r>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r w:rsidRPr="00DF326F">
              <w:t>Ortervirales</w:t>
            </w:r>
          </w:p>
        </w:tc>
        <w:tc>
          <w:tcPr>
            <w:tcW w:w="1853" w:type="dxa"/>
            <w:noWrap/>
            <w:hideMark/>
          </w:tcPr>
          <w:p w14:paraId="06C3E681" w14:textId="2D0811EB" w:rsidR="00DF326F" w:rsidRPr="00DF326F" w:rsidRDefault="00DF326F">
            <w:r w:rsidRPr="00DF326F">
              <w:t>Retroviridae</w:t>
            </w:r>
          </w:p>
        </w:tc>
        <w:tc>
          <w:tcPr>
            <w:tcW w:w="2298" w:type="dxa"/>
            <w:noWrap/>
            <w:hideMark/>
          </w:tcPr>
          <w:p w14:paraId="246EA4F4" w14:textId="1A3EAE76" w:rsidR="00DF326F" w:rsidRPr="00DF326F" w:rsidRDefault="00DF326F">
            <w:r w:rsidRPr="00DF326F">
              <w:t>Deltaretrovirus</w:t>
            </w:r>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r w:rsidRPr="00DF326F">
              <w:t>Ortervirales</w:t>
            </w:r>
          </w:p>
        </w:tc>
        <w:tc>
          <w:tcPr>
            <w:tcW w:w="1853" w:type="dxa"/>
            <w:noWrap/>
            <w:hideMark/>
          </w:tcPr>
          <w:p w14:paraId="07FE19C2" w14:textId="2AA721CA" w:rsidR="00DF326F" w:rsidRPr="00DF326F" w:rsidRDefault="00DF326F">
            <w:r w:rsidRPr="00DF326F">
              <w:t>Retroviridae</w:t>
            </w:r>
          </w:p>
        </w:tc>
        <w:tc>
          <w:tcPr>
            <w:tcW w:w="2298" w:type="dxa"/>
            <w:noWrap/>
            <w:hideMark/>
          </w:tcPr>
          <w:p w14:paraId="3A2EDE40" w14:textId="5E8B186A" w:rsidR="00DF326F" w:rsidRPr="00DF326F" w:rsidRDefault="00DF326F">
            <w:r w:rsidRPr="00DF326F">
              <w:t>Deltaretrovirus</w:t>
            </w:r>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r w:rsidRPr="00DF326F">
              <w:t>Rowavirales</w:t>
            </w:r>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r w:rsidRPr="00DF326F">
              <w:t>Mastadenovirus</w:t>
            </w:r>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r w:rsidRPr="00DF326F">
              <w:t>Mononegavirales</w:t>
            </w:r>
          </w:p>
        </w:tc>
        <w:tc>
          <w:tcPr>
            <w:tcW w:w="1853" w:type="dxa"/>
            <w:noWrap/>
            <w:hideMark/>
          </w:tcPr>
          <w:p w14:paraId="064342BD" w14:textId="14FE125C" w:rsidR="00DF326F" w:rsidRPr="00DF326F" w:rsidRDefault="00DF326F">
            <w:r w:rsidRPr="00DF326F">
              <w:t>Pneumoviridae</w:t>
            </w:r>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r w:rsidRPr="00DF326F">
              <w:t>Picornavirales</w:t>
            </w:r>
          </w:p>
        </w:tc>
        <w:tc>
          <w:tcPr>
            <w:tcW w:w="1853" w:type="dxa"/>
            <w:noWrap/>
            <w:hideMark/>
          </w:tcPr>
          <w:p w14:paraId="55B24770" w14:textId="77777777" w:rsidR="00DF326F" w:rsidRPr="00DF326F" w:rsidRDefault="00DF326F">
            <w:r w:rsidRPr="00DF326F">
              <w:t>Caliciviridae</w:t>
            </w:r>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Human Respirovirus 3</w:t>
            </w:r>
          </w:p>
        </w:tc>
        <w:tc>
          <w:tcPr>
            <w:tcW w:w="1815" w:type="dxa"/>
            <w:noWrap/>
            <w:hideMark/>
          </w:tcPr>
          <w:p w14:paraId="284BF39B" w14:textId="77777777" w:rsidR="00DF326F" w:rsidRPr="00DF326F" w:rsidRDefault="00DF326F">
            <w:r w:rsidRPr="00DF326F">
              <w:t>Mononegavirales</w:t>
            </w:r>
          </w:p>
        </w:tc>
        <w:tc>
          <w:tcPr>
            <w:tcW w:w="1853" w:type="dxa"/>
            <w:noWrap/>
            <w:hideMark/>
          </w:tcPr>
          <w:p w14:paraId="04CD5C6D" w14:textId="77777777" w:rsidR="00DF326F" w:rsidRPr="00DF326F" w:rsidRDefault="00DF326F">
            <w:r w:rsidRPr="00DF326F">
              <w:t>Paramyxoviridae</w:t>
            </w:r>
          </w:p>
        </w:tc>
        <w:tc>
          <w:tcPr>
            <w:tcW w:w="2298" w:type="dxa"/>
            <w:noWrap/>
            <w:hideMark/>
          </w:tcPr>
          <w:p w14:paraId="555F7047" w14:textId="1B92DF7C" w:rsidR="00DF326F" w:rsidRPr="00DF326F" w:rsidRDefault="00DF326F">
            <w:r w:rsidRPr="00DF326F">
              <w:t>Respirovirus</w:t>
            </w:r>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r w:rsidRPr="00DF326F">
              <w:t>Picornavirales</w:t>
            </w:r>
          </w:p>
        </w:tc>
        <w:tc>
          <w:tcPr>
            <w:tcW w:w="1853" w:type="dxa"/>
            <w:noWrap/>
            <w:hideMark/>
          </w:tcPr>
          <w:p w14:paraId="0707B099" w14:textId="77777777" w:rsidR="00DF326F" w:rsidRPr="00DF326F" w:rsidRDefault="00DF326F">
            <w:r w:rsidRPr="00DF326F">
              <w:t>Picornaviridae</w:t>
            </w:r>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r w:rsidRPr="00DF326F">
              <w:t>Articulavirales</w:t>
            </w:r>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r w:rsidRPr="00DF326F">
              <w:t>Alphainfluenzavirus</w:t>
            </w:r>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r w:rsidRPr="00DF326F">
              <w:t>Articulavirales</w:t>
            </w:r>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r w:rsidRPr="00DF326F">
              <w:t>Gammainfluenzavirus</w:t>
            </w:r>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r w:rsidRPr="00DF326F">
              <w:t>Bunyavirales</w:t>
            </w:r>
          </w:p>
        </w:tc>
        <w:tc>
          <w:tcPr>
            <w:tcW w:w="1853" w:type="dxa"/>
            <w:noWrap/>
            <w:hideMark/>
          </w:tcPr>
          <w:p w14:paraId="56B619A0" w14:textId="1C01BD53" w:rsidR="00DF326F" w:rsidRPr="00DF326F" w:rsidRDefault="00DF326F">
            <w:r w:rsidRPr="00DF326F">
              <w:t>Arenaviridae</w:t>
            </w:r>
          </w:p>
        </w:tc>
        <w:tc>
          <w:tcPr>
            <w:tcW w:w="2298" w:type="dxa"/>
            <w:noWrap/>
            <w:hideMark/>
          </w:tcPr>
          <w:p w14:paraId="2301FB07" w14:textId="77FA472C" w:rsidR="00DF326F" w:rsidRPr="00DF326F" w:rsidRDefault="00DF326F">
            <w:r w:rsidRPr="00DF326F">
              <w:t>Mammarenavirus</w:t>
            </w:r>
          </w:p>
        </w:tc>
      </w:tr>
      <w:tr w:rsidR="00DF326F" w:rsidRPr="00DF326F" w14:paraId="31CC79D1" w14:textId="77777777" w:rsidTr="00521761">
        <w:trPr>
          <w:trHeight w:val="290"/>
        </w:trPr>
        <w:tc>
          <w:tcPr>
            <w:tcW w:w="3527" w:type="dxa"/>
            <w:noWrap/>
            <w:hideMark/>
          </w:tcPr>
          <w:p w14:paraId="3257F9C1" w14:textId="77777777" w:rsidR="00DF326F" w:rsidRPr="00DF326F" w:rsidRDefault="00DF326F">
            <w:r w:rsidRPr="00DF326F">
              <w:t>Menangle Virus</w:t>
            </w:r>
          </w:p>
        </w:tc>
        <w:tc>
          <w:tcPr>
            <w:tcW w:w="1815" w:type="dxa"/>
            <w:noWrap/>
            <w:hideMark/>
          </w:tcPr>
          <w:p w14:paraId="74153DB9" w14:textId="77777777" w:rsidR="00DF326F" w:rsidRPr="00DF326F" w:rsidRDefault="00DF326F">
            <w:r w:rsidRPr="00DF326F">
              <w:t>Mononegavirales</w:t>
            </w:r>
          </w:p>
        </w:tc>
        <w:tc>
          <w:tcPr>
            <w:tcW w:w="1853" w:type="dxa"/>
            <w:noWrap/>
            <w:hideMark/>
          </w:tcPr>
          <w:p w14:paraId="6DEDCF86" w14:textId="77777777" w:rsidR="00DF326F" w:rsidRPr="00DF326F" w:rsidRDefault="00DF326F">
            <w:r w:rsidRPr="00DF326F">
              <w:t>Paramyxoviridae</w:t>
            </w:r>
          </w:p>
        </w:tc>
        <w:tc>
          <w:tcPr>
            <w:tcW w:w="2298" w:type="dxa"/>
            <w:noWrap/>
            <w:hideMark/>
          </w:tcPr>
          <w:p w14:paraId="573F487B" w14:textId="4DC2EDC5" w:rsidR="00DF326F" w:rsidRPr="00DF326F" w:rsidRDefault="00DF326F">
            <w:r w:rsidRPr="00DF326F">
              <w:t>Pararubulavirus</w:t>
            </w:r>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Co</w:t>
            </w:r>
            <w:r w:rsidRPr="00DF326F">
              <w:t>V</w:t>
            </w:r>
          </w:p>
        </w:tc>
        <w:tc>
          <w:tcPr>
            <w:tcW w:w="1815" w:type="dxa"/>
            <w:noWrap/>
            <w:hideMark/>
          </w:tcPr>
          <w:p w14:paraId="5A811E87" w14:textId="77777777" w:rsidR="00DF326F" w:rsidRPr="00DF326F" w:rsidRDefault="00DF326F">
            <w:r w:rsidRPr="00DF326F">
              <w:t>Nidovirales</w:t>
            </w:r>
          </w:p>
        </w:tc>
        <w:tc>
          <w:tcPr>
            <w:tcW w:w="1853" w:type="dxa"/>
            <w:noWrap/>
            <w:hideMark/>
          </w:tcPr>
          <w:p w14:paraId="267CF75D" w14:textId="0CCE28E6" w:rsidR="00DF326F" w:rsidRPr="00DF326F" w:rsidRDefault="00DF326F">
            <w:r w:rsidRPr="00DF326F">
              <w:t>Coronaviridae</w:t>
            </w:r>
          </w:p>
        </w:tc>
        <w:tc>
          <w:tcPr>
            <w:tcW w:w="2298" w:type="dxa"/>
            <w:noWrap/>
            <w:hideMark/>
          </w:tcPr>
          <w:p w14:paraId="232A67DB" w14:textId="13FDF6D5" w:rsidR="00DF326F" w:rsidRPr="00DF326F" w:rsidRDefault="00DF326F">
            <w:r w:rsidRPr="00DF326F">
              <w:t>Betacoronavirus</w:t>
            </w:r>
          </w:p>
        </w:tc>
      </w:tr>
      <w:tr w:rsidR="00DF326F" w:rsidRPr="00DF326F" w14:paraId="6EBBC08E" w14:textId="77777777" w:rsidTr="00521761">
        <w:trPr>
          <w:trHeight w:val="290"/>
        </w:trPr>
        <w:tc>
          <w:tcPr>
            <w:tcW w:w="3527" w:type="dxa"/>
            <w:noWrap/>
            <w:hideMark/>
          </w:tcPr>
          <w:p w14:paraId="7FE1F87B" w14:textId="77777777" w:rsidR="00DF326F" w:rsidRPr="00DF326F" w:rsidRDefault="00DF326F">
            <w:r w:rsidRPr="00DF326F">
              <w:t>Nipah Virus</w:t>
            </w:r>
          </w:p>
        </w:tc>
        <w:tc>
          <w:tcPr>
            <w:tcW w:w="1815" w:type="dxa"/>
            <w:noWrap/>
            <w:hideMark/>
          </w:tcPr>
          <w:p w14:paraId="1B0684DE" w14:textId="77777777" w:rsidR="00DF326F" w:rsidRPr="00DF326F" w:rsidRDefault="00DF326F">
            <w:r w:rsidRPr="00DF326F">
              <w:t>Mononegavirales</w:t>
            </w:r>
          </w:p>
        </w:tc>
        <w:tc>
          <w:tcPr>
            <w:tcW w:w="1853" w:type="dxa"/>
            <w:noWrap/>
            <w:hideMark/>
          </w:tcPr>
          <w:p w14:paraId="6423E7A0" w14:textId="77777777" w:rsidR="00DF326F" w:rsidRPr="00DF326F" w:rsidRDefault="00DF326F">
            <w:r w:rsidRPr="00DF326F">
              <w:t>Paramyxoviridae</w:t>
            </w:r>
          </w:p>
        </w:tc>
        <w:tc>
          <w:tcPr>
            <w:tcW w:w="2298" w:type="dxa"/>
            <w:noWrap/>
            <w:hideMark/>
          </w:tcPr>
          <w:p w14:paraId="5079E10E" w14:textId="56C6B91D" w:rsidR="00DF326F" w:rsidRPr="00DF326F" w:rsidRDefault="00DF326F">
            <w:r w:rsidRPr="00DF326F">
              <w:t>Henipavirus</w:t>
            </w:r>
          </w:p>
        </w:tc>
      </w:tr>
      <w:tr w:rsidR="00DF326F" w:rsidRPr="00DF326F" w14:paraId="3F13E4A5" w14:textId="77777777" w:rsidTr="00521761">
        <w:trPr>
          <w:trHeight w:val="290"/>
        </w:trPr>
        <w:tc>
          <w:tcPr>
            <w:tcW w:w="3527" w:type="dxa"/>
            <w:noWrap/>
            <w:hideMark/>
          </w:tcPr>
          <w:p w14:paraId="33D70C0F" w14:textId="77777777" w:rsidR="00DF326F" w:rsidRPr="00DF326F" w:rsidRDefault="00DF326F">
            <w:r w:rsidRPr="00DF326F">
              <w:t>Peste Des Petits Ruminants Virus</w:t>
            </w:r>
          </w:p>
        </w:tc>
        <w:tc>
          <w:tcPr>
            <w:tcW w:w="1815" w:type="dxa"/>
            <w:noWrap/>
            <w:hideMark/>
          </w:tcPr>
          <w:p w14:paraId="5BF67AAF" w14:textId="77777777" w:rsidR="00DF326F" w:rsidRPr="00DF326F" w:rsidRDefault="00DF326F">
            <w:r w:rsidRPr="00DF326F">
              <w:t>Mononegavirales</w:t>
            </w:r>
          </w:p>
        </w:tc>
        <w:tc>
          <w:tcPr>
            <w:tcW w:w="1853" w:type="dxa"/>
            <w:noWrap/>
            <w:hideMark/>
          </w:tcPr>
          <w:p w14:paraId="19CD603F" w14:textId="77777777" w:rsidR="00DF326F" w:rsidRPr="00DF326F" w:rsidRDefault="00DF326F">
            <w:r w:rsidRPr="00DF326F">
              <w:t>Paramyxoviridae</w:t>
            </w:r>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r w:rsidRPr="00DF326F">
              <w:t>Mononegavirales</w:t>
            </w:r>
          </w:p>
        </w:tc>
        <w:tc>
          <w:tcPr>
            <w:tcW w:w="1853" w:type="dxa"/>
            <w:noWrap/>
            <w:hideMark/>
          </w:tcPr>
          <w:p w14:paraId="6B78A7BE" w14:textId="77777777" w:rsidR="00DF326F" w:rsidRPr="00DF326F" w:rsidRDefault="00DF326F">
            <w:r w:rsidRPr="00DF326F">
              <w:t>Paramyxoviridae</w:t>
            </w:r>
          </w:p>
        </w:tc>
        <w:tc>
          <w:tcPr>
            <w:tcW w:w="2298" w:type="dxa"/>
            <w:noWrap/>
            <w:hideMark/>
          </w:tcPr>
          <w:p w14:paraId="0EC804AF" w14:textId="60F1D68D" w:rsidR="00DF326F" w:rsidRPr="00DF326F" w:rsidRDefault="00DF326F">
            <w:r w:rsidRPr="00DF326F">
              <w:t>Avulavirus</w:t>
            </w:r>
          </w:p>
        </w:tc>
      </w:tr>
      <w:tr w:rsidR="00DF326F" w:rsidRPr="00DF326F" w14:paraId="700E7871" w14:textId="77777777" w:rsidTr="00521761">
        <w:trPr>
          <w:trHeight w:val="290"/>
        </w:trPr>
        <w:tc>
          <w:tcPr>
            <w:tcW w:w="3527" w:type="dxa"/>
            <w:noWrap/>
            <w:hideMark/>
          </w:tcPr>
          <w:p w14:paraId="03376C30" w14:textId="77777777" w:rsidR="00DF326F" w:rsidRPr="00DF326F" w:rsidRDefault="00DF326F">
            <w:r w:rsidRPr="00DF326F">
              <w:t>Puumala Hantavirus</w:t>
            </w:r>
          </w:p>
        </w:tc>
        <w:tc>
          <w:tcPr>
            <w:tcW w:w="1815" w:type="dxa"/>
            <w:noWrap/>
            <w:hideMark/>
          </w:tcPr>
          <w:p w14:paraId="003E2F27" w14:textId="77777777" w:rsidR="00DF326F" w:rsidRPr="00DF326F" w:rsidRDefault="00DF326F">
            <w:r w:rsidRPr="00DF326F">
              <w:t>Bunyavirales</w:t>
            </w:r>
          </w:p>
        </w:tc>
        <w:tc>
          <w:tcPr>
            <w:tcW w:w="1853" w:type="dxa"/>
            <w:noWrap/>
            <w:hideMark/>
          </w:tcPr>
          <w:p w14:paraId="6CA3AA1C" w14:textId="542990C0" w:rsidR="00DF326F" w:rsidRPr="00DF326F" w:rsidRDefault="00DF326F">
            <w:r w:rsidRPr="00DF326F">
              <w:t>Hantaviridae</w:t>
            </w:r>
          </w:p>
        </w:tc>
        <w:tc>
          <w:tcPr>
            <w:tcW w:w="2298" w:type="dxa"/>
            <w:noWrap/>
            <w:hideMark/>
          </w:tcPr>
          <w:p w14:paraId="5DC1D4D3" w14:textId="5DDF0238" w:rsidR="00DF326F" w:rsidRPr="00DF326F" w:rsidRDefault="00DF326F">
            <w:r w:rsidRPr="00DF326F">
              <w:t>Orthohantavirus</w:t>
            </w:r>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r w:rsidRPr="00DF326F">
              <w:t>Picornavirales</w:t>
            </w:r>
          </w:p>
        </w:tc>
        <w:tc>
          <w:tcPr>
            <w:tcW w:w="1853" w:type="dxa"/>
            <w:noWrap/>
            <w:hideMark/>
          </w:tcPr>
          <w:p w14:paraId="29792F30" w14:textId="77777777" w:rsidR="00DF326F" w:rsidRPr="00DF326F" w:rsidRDefault="00DF326F" w:rsidP="00DF326F">
            <w:pPr>
              <w:spacing w:after="160"/>
            </w:pPr>
            <w:r w:rsidRPr="00DF326F">
              <w:t>Caliciviridae</w:t>
            </w:r>
          </w:p>
        </w:tc>
        <w:tc>
          <w:tcPr>
            <w:tcW w:w="2298" w:type="dxa"/>
            <w:noWrap/>
            <w:hideMark/>
          </w:tcPr>
          <w:p w14:paraId="29141583" w14:textId="77777777" w:rsidR="00DF326F" w:rsidRPr="00DF326F" w:rsidRDefault="00DF326F">
            <w:r w:rsidRPr="00DF326F">
              <w:t>Lagovirus</w:t>
            </w:r>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lastRenderedPageBreak/>
              <w:t>Rabies Virus</w:t>
            </w:r>
          </w:p>
        </w:tc>
        <w:tc>
          <w:tcPr>
            <w:tcW w:w="1815" w:type="dxa"/>
            <w:noWrap/>
            <w:hideMark/>
          </w:tcPr>
          <w:p w14:paraId="21DDA345" w14:textId="77777777" w:rsidR="00DF326F" w:rsidRPr="00DF326F" w:rsidRDefault="00DF326F">
            <w:r w:rsidRPr="00DF326F">
              <w:t>Mononegavirales</w:t>
            </w:r>
          </w:p>
        </w:tc>
        <w:tc>
          <w:tcPr>
            <w:tcW w:w="1853" w:type="dxa"/>
            <w:noWrap/>
            <w:hideMark/>
          </w:tcPr>
          <w:p w14:paraId="4ECD407C" w14:textId="77777777" w:rsidR="00DF326F" w:rsidRPr="00DF326F" w:rsidRDefault="00DF326F">
            <w:r w:rsidRPr="00DF326F">
              <w:t>Rhabdoviridae</w:t>
            </w:r>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r w:rsidRPr="00DF326F">
              <w:t>Mononegavirales</w:t>
            </w:r>
          </w:p>
        </w:tc>
        <w:tc>
          <w:tcPr>
            <w:tcW w:w="1853" w:type="dxa"/>
            <w:noWrap/>
            <w:hideMark/>
          </w:tcPr>
          <w:p w14:paraId="68D388A8" w14:textId="736068E7" w:rsidR="00DF326F" w:rsidRPr="00DF326F" w:rsidRDefault="00DF326F">
            <w:r w:rsidRPr="00DF326F">
              <w:t>Pneumoviridae</w:t>
            </w:r>
          </w:p>
        </w:tc>
        <w:tc>
          <w:tcPr>
            <w:tcW w:w="2298" w:type="dxa"/>
            <w:noWrap/>
            <w:hideMark/>
          </w:tcPr>
          <w:p w14:paraId="162E78B0" w14:textId="65D60141" w:rsidR="00DF326F" w:rsidRPr="00DF326F" w:rsidRDefault="00DF326F">
            <w:r w:rsidRPr="00DF326F">
              <w:t>Orthopneumovirus</w:t>
            </w:r>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C</w:t>
            </w:r>
            <w:r>
              <w:t>o</w:t>
            </w:r>
            <w:r w:rsidRPr="00DF326F">
              <w:t>V</w:t>
            </w:r>
          </w:p>
        </w:tc>
        <w:tc>
          <w:tcPr>
            <w:tcW w:w="1815" w:type="dxa"/>
            <w:noWrap/>
            <w:hideMark/>
          </w:tcPr>
          <w:p w14:paraId="164D5A79" w14:textId="77777777" w:rsidR="00DF326F" w:rsidRPr="00DF326F" w:rsidRDefault="00DF326F">
            <w:r w:rsidRPr="00DF326F">
              <w:t>Nidovirales</w:t>
            </w:r>
          </w:p>
        </w:tc>
        <w:tc>
          <w:tcPr>
            <w:tcW w:w="1853" w:type="dxa"/>
            <w:noWrap/>
            <w:hideMark/>
          </w:tcPr>
          <w:p w14:paraId="30949D17" w14:textId="0274D5CE" w:rsidR="00DF326F" w:rsidRPr="00DF326F" w:rsidRDefault="00DF326F">
            <w:r w:rsidRPr="00DF326F">
              <w:t>Coronaviridae</w:t>
            </w:r>
          </w:p>
        </w:tc>
        <w:tc>
          <w:tcPr>
            <w:tcW w:w="2298" w:type="dxa"/>
            <w:noWrap/>
            <w:hideMark/>
          </w:tcPr>
          <w:p w14:paraId="505B399F" w14:textId="0A110733" w:rsidR="00DF326F" w:rsidRPr="00DF326F" w:rsidRDefault="00DF326F">
            <w:r w:rsidRPr="00DF326F">
              <w:t>Betacoronavirus</w:t>
            </w:r>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r w:rsidRPr="00DF326F">
              <w:t>Bunyavirales</w:t>
            </w:r>
          </w:p>
        </w:tc>
        <w:tc>
          <w:tcPr>
            <w:tcW w:w="1853" w:type="dxa"/>
            <w:noWrap/>
            <w:hideMark/>
          </w:tcPr>
          <w:p w14:paraId="623662BA" w14:textId="298EA916" w:rsidR="00DF326F" w:rsidRPr="00DF326F" w:rsidRDefault="00DF326F">
            <w:r w:rsidRPr="00DF326F">
              <w:t>Hantaviridae</w:t>
            </w:r>
          </w:p>
        </w:tc>
        <w:tc>
          <w:tcPr>
            <w:tcW w:w="2298" w:type="dxa"/>
            <w:noWrap/>
            <w:hideMark/>
          </w:tcPr>
          <w:p w14:paraId="5B765EB9" w14:textId="6094DBF2" w:rsidR="00DF326F" w:rsidRPr="00DF326F" w:rsidRDefault="00DF326F">
            <w:r w:rsidRPr="00DF326F">
              <w:t>Orthohantavirus</w:t>
            </w:r>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Severe Fever With Thrombocytopenia Syndrome Virus</w:t>
            </w:r>
          </w:p>
        </w:tc>
        <w:tc>
          <w:tcPr>
            <w:tcW w:w="1815" w:type="dxa"/>
            <w:noWrap/>
            <w:hideMark/>
          </w:tcPr>
          <w:p w14:paraId="2E353345" w14:textId="77777777" w:rsidR="00DF326F" w:rsidRPr="00DF326F" w:rsidRDefault="00DF326F">
            <w:r w:rsidRPr="00DF326F">
              <w:t>Bunyavirales</w:t>
            </w:r>
          </w:p>
        </w:tc>
        <w:tc>
          <w:tcPr>
            <w:tcW w:w="1853" w:type="dxa"/>
            <w:noWrap/>
            <w:hideMark/>
          </w:tcPr>
          <w:p w14:paraId="49FCAF23" w14:textId="6839DEA0" w:rsidR="00DF326F" w:rsidRPr="00DF326F" w:rsidRDefault="00DF326F">
            <w:r w:rsidRPr="00DF326F">
              <w:t>Phenuiviridae</w:t>
            </w:r>
          </w:p>
        </w:tc>
        <w:tc>
          <w:tcPr>
            <w:tcW w:w="2298" w:type="dxa"/>
            <w:noWrap/>
            <w:hideMark/>
          </w:tcPr>
          <w:p w14:paraId="7DD7C015" w14:textId="21B22DF4" w:rsidR="00DF326F" w:rsidRPr="00DF326F" w:rsidRDefault="00DF326F">
            <w:r w:rsidRPr="00DF326F">
              <w:t>Bandavirus</w:t>
            </w:r>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r w:rsidRPr="00DF326F">
              <w:t>Ortervirales</w:t>
            </w:r>
          </w:p>
        </w:tc>
        <w:tc>
          <w:tcPr>
            <w:tcW w:w="1853" w:type="dxa"/>
            <w:noWrap/>
            <w:hideMark/>
          </w:tcPr>
          <w:p w14:paraId="445402BB" w14:textId="61388208" w:rsidR="00DF326F" w:rsidRPr="00DF326F" w:rsidRDefault="00DF326F">
            <w:r w:rsidRPr="00DF326F">
              <w:t>Retroviridae</w:t>
            </w:r>
          </w:p>
        </w:tc>
        <w:tc>
          <w:tcPr>
            <w:tcW w:w="2298" w:type="dxa"/>
            <w:noWrap/>
            <w:hideMark/>
          </w:tcPr>
          <w:p w14:paraId="65F9ABD4" w14:textId="12E7C218" w:rsidR="00DF326F" w:rsidRPr="00DF326F" w:rsidRDefault="00DF326F">
            <w:r w:rsidRPr="00DF326F">
              <w:t>Spumavirus</w:t>
            </w:r>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r w:rsidRPr="00DF326F">
              <w:t>Ortervirales</w:t>
            </w:r>
          </w:p>
        </w:tc>
        <w:tc>
          <w:tcPr>
            <w:tcW w:w="1853" w:type="dxa"/>
            <w:noWrap/>
            <w:hideMark/>
          </w:tcPr>
          <w:p w14:paraId="37244346" w14:textId="0B0C02C1" w:rsidR="00DF326F" w:rsidRPr="00DF326F" w:rsidRDefault="00DF326F">
            <w:r w:rsidRPr="00DF326F">
              <w:t>Retroviridae</w:t>
            </w:r>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r w:rsidRPr="00DF326F">
              <w:t>Ortervirales</w:t>
            </w:r>
          </w:p>
        </w:tc>
        <w:tc>
          <w:tcPr>
            <w:tcW w:w="1853" w:type="dxa"/>
            <w:noWrap/>
            <w:hideMark/>
          </w:tcPr>
          <w:p w14:paraId="743C58CC" w14:textId="10773ADA" w:rsidR="00DF326F" w:rsidRPr="00DF326F" w:rsidRDefault="00DF326F">
            <w:r w:rsidRPr="00DF326F">
              <w:t>Retroviridae</w:t>
            </w:r>
          </w:p>
        </w:tc>
        <w:tc>
          <w:tcPr>
            <w:tcW w:w="2298" w:type="dxa"/>
            <w:noWrap/>
            <w:hideMark/>
          </w:tcPr>
          <w:p w14:paraId="4A278EEB" w14:textId="71E7326D" w:rsidR="00DF326F" w:rsidRPr="00DF326F" w:rsidRDefault="00DF326F">
            <w:r w:rsidRPr="00DF326F">
              <w:t>Betaretrovirus</w:t>
            </w:r>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Sin Nombre Virus</w:t>
            </w:r>
          </w:p>
        </w:tc>
        <w:tc>
          <w:tcPr>
            <w:tcW w:w="1815" w:type="dxa"/>
            <w:noWrap/>
            <w:hideMark/>
          </w:tcPr>
          <w:p w14:paraId="1D305279" w14:textId="77777777" w:rsidR="00DF326F" w:rsidRPr="00DF326F" w:rsidRDefault="00DF326F">
            <w:r w:rsidRPr="00DF326F">
              <w:t>Bunyavirales</w:t>
            </w:r>
          </w:p>
        </w:tc>
        <w:tc>
          <w:tcPr>
            <w:tcW w:w="1853" w:type="dxa"/>
            <w:noWrap/>
            <w:hideMark/>
          </w:tcPr>
          <w:p w14:paraId="61D89F95" w14:textId="3B8B711A" w:rsidR="00DF326F" w:rsidRPr="00DF326F" w:rsidRDefault="00DF326F">
            <w:r w:rsidRPr="00DF326F">
              <w:t>Hantaviridae</w:t>
            </w:r>
          </w:p>
        </w:tc>
        <w:tc>
          <w:tcPr>
            <w:tcW w:w="2298" w:type="dxa"/>
            <w:noWrap/>
            <w:hideMark/>
          </w:tcPr>
          <w:p w14:paraId="4E6EF6BD" w14:textId="6AF1E669" w:rsidR="00DF326F" w:rsidRPr="00DF326F" w:rsidRDefault="00DF326F">
            <w:r w:rsidRPr="00DF326F">
              <w:t>Orthohantavirus</w:t>
            </w:r>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r w:rsidRPr="00DF326F">
              <w:t>Ortervirales</w:t>
            </w:r>
          </w:p>
        </w:tc>
        <w:tc>
          <w:tcPr>
            <w:tcW w:w="1853" w:type="dxa"/>
            <w:noWrap/>
            <w:hideMark/>
          </w:tcPr>
          <w:p w14:paraId="253B9895" w14:textId="5DB8B1E9" w:rsidR="00DF326F" w:rsidRPr="00DF326F" w:rsidRDefault="00DF326F">
            <w:r w:rsidRPr="00DF326F">
              <w:t>Retroviridae</w:t>
            </w:r>
          </w:p>
        </w:tc>
        <w:tc>
          <w:tcPr>
            <w:tcW w:w="2298" w:type="dxa"/>
            <w:noWrap/>
            <w:hideMark/>
          </w:tcPr>
          <w:p w14:paraId="7A594A64" w14:textId="13BA22C8" w:rsidR="00DF326F" w:rsidRPr="00DF326F" w:rsidRDefault="00DF326F">
            <w:r w:rsidRPr="00DF326F">
              <w:t>Deltaretrovirus</w:t>
            </w:r>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Variegated Squirrel Bornavirus 1</w:t>
            </w:r>
          </w:p>
        </w:tc>
        <w:tc>
          <w:tcPr>
            <w:tcW w:w="1815" w:type="dxa"/>
            <w:noWrap/>
            <w:hideMark/>
          </w:tcPr>
          <w:p w14:paraId="7F506E90" w14:textId="77777777" w:rsidR="00DF326F" w:rsidRPr="00DF326F" w:rsidRDefault="00DF326F">
            <w:r w:rsidRPr="00DF326F">
              <w:t>Mononegavirales</w:t>
            </w:r>
          </w:p>
        </w:tc>
        <w:tc>
          <w:tcPr>
            <w:tcW w:w="1853" w:type="dxa"/>
            <w:noWrap/>
            <w:hideMark/>
          </w:tcPr>
          <w:p w14:paraId="4BAE9228" w14:textId="14DD7D96" w:rsidR="00DF326F" w:rsidRPr="00DF326F" w:rsidRDefault="00DF326F">
            <w:r w:rsidRPr="00DF326F">
              <w:t>Bornaviridae</w:t>
            </w:r>
          </w:p>
        </w:tc>
        <w:tc>
          <w:tcPr>
            <w:tcW w:w="2298" w:type="dxa"/>
            <w:noWrap/>
            <w:hideMark/>
          </w:tcPr>
          <w:p w14:paraId="0329EE83" w14:textId="5D55718B" w:rsidR="00DF326F" w:rsidRPr="00DF326F" w:rsidRDefault="00DF326F">
            <w:r w:rsidRPr="00DF326F">
              <w:t>Orthobornavirus</w:t>
            </w:r>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r w:rsidRPr="00DF326F">
              <w:t>Mononegavirales</w:t>
            </w:r>
          </w:p>
        </w:tc>
        <w:tc>
          <w:tcPr>
            <w:tcW w:w="1853" w:type="dxa"/>
            <w:noWrap/>
            <w:hideMark/>
          </w:tcPr>
          <w:p w14:paraId="28351955" w14:textId="77777777" w:rsidR="00DF326F" w:rsidRPr="00DF326F" w:rsidRDefault="00DF326F">
            <w:r w:rsidRPr="00DF326F">
              <w:t>Rhabdoviridae</w:t>
            </w:r>
          </w:p>
        </w:tc>
        <w:tc>
          <w:tcPr>
            <w:tcW w:w="2298" w:type="dxa"/>
            <w:noWrap/>
            <w:hideMark/>
          </w:tcPr>
          <w:p w14:paraId="18199E3C" w14:textId="77777777" w:rsidR="00DF326F" w:rsidRPr="00DF326F" w:rsidRDefault="00DF326F">
            <w:r w:rsidRPr="00DF326F">
              <w:t>Lyssavirus</w:t>
            </w:r>
          </w:p>
        </w:tc>
      </w:tr>
    </w:tbl>
    <w:p w14:paraId="3757D4CD" w14:textId="769E2A1E" w:rsidR="00BD156C" w:rsidRDefault="00BD156C"/>
    <w:p w14:paraId="2CC2BEC8" w14:textId="590228E3" w:rsidR="00DF326F" w:rsidRDefault="00DF326F"/>
    <w:p w14:paraId="42E76A20" w14:textId="589FF6C1" w:rsidR="00DF326F" w:rsidRDefault="00DF326F"/>
    <w:p w14:paraId="0BCA2B70" w14:textId="77777777" w:rsidR="00DF326F" w:rsidRPr="00884D40" w:rsidRDefault="00DF326F"/>
    <w:p w14:paraId="3819FF2A" w14:textId="77777777" w:rsidR="00A04007" w:rsidRPr="00A04007" w:rsidRDefault="002A1A98" w:rsidP="00A04007">
      <w:pPr>
        <w:pStyle w:val="EndNoteBibliography"/>
        <w:spacing w:after="0"/>
        <w:ind w:left="720" w:hanging="720"/>
      </w:pPr>
      <w:r>
        <w:fldChar w:fldCharType="begin"/>
      </w:r>
      <w:r>
        <w:instrText xml:space="preserve"> ADDIN EN.REFLIST </w:instrText>
      </w:r>
      <w:r>
        <w:fldChar w:fldCharType="separate"/>
      </w:r>
      <w:r w:rsidR="00A04007" w:rsidRPr="00A04007">
        <w:t>BECKER, D. J., A. D. WASHBURNE, C. L. FAUST, J. R. C. PULLIAM, E. A. MORDECAI, J. O. LLOYD-SMITH, ANDR. K. PLOWRIGHT. 2019. Dynamic and integrative approaches to understanding pathogen spillover. Philos Trans R Soc Lond B Biol Sci 374: 20190014.</w:t>
      </w:r>
    </w:p>
    <w:p w14:paraId="5D8017C1" w14:textId="77777777" w:rsidR="00A04007" w:rsidRPr="00A04007" w:rsidRDefault="00A04007" w:rsidP="00A04007">
      <w:pPr>
        <w:pStyle w:val="EndNoteBibliography"/>
        <w:spacing w:after="0"/>
        <w:ind w:left="720" w:hanging="720"/>
      </w:pPr>
      <w:r w:rsidRPr="00A04007">
        <w:t>BLAGODATSKI, A., K. TRUTNEVA, O. GLAZOVA, O. MITYAEVA, L. SHEVKOVA, E. KEGELES, N. ONYANOV, K. FEDE, A. MAZNINA, E. KHAVINA, S. J. YEO, H. PARK, ANDP. VOLCHKOV. 2021. Avian Influenza in Wild Birds and Poultry: Dissemination Pathways, Monitoring Methods, and Virus Ecology. Pathogens 10.</w:t>
      </w:r>
    </w:p>
    <w:p w14:paraId="536D7CAE" w14:textId="77777777" w:rsidR="00A04007" w:rsidRPr="00A04007" w:rsidRDefault="00A04007" w:rsidP="00A04007">
      <w:pPr>
        <w:pStyle w:val="EndNoteBibliography"/>
        <w:spacing w:after="0"/>
        <w:ind w:left="720" w:hanging="720"/>
      </w:pPr>
      <w:r w:rsidRPr="00A04007">
        <w:t>BORREMANS, B., C. FAUST, K. R. MANLOVE, S. H. SOKOLOW, ANDJ. O. LLOYD-SMITH. 2019. Cross-species pathogen spillover across ecosystem boundaries: mechanisms and theory. Philos Trans R Soc Lond B Biol Sci 374: 20180344.</w:t>
      </w:r>
    </w:p>
    <w:p w14:paraId="7FE23246" w14:textId="77777777" w:rsidR="00A04007" w:rsidRPr="00A04007" w:rsidRDefault="00A04007" w:rsidP="00A04007">
      <w:pPr>
        <w:pStyle w:val="EndNoteBibliography"/>
        <w:spacing w:after="0"/>
        <w:ind w:left="720" w:hanging="720"/>
      </w:pPr>
      <w:r w:rsidRPr="00A04007">
        <w:t>COSTA, T., A. J. CHAVES, R. VALLE, A. DARJI, D. VAN RIEL, T. KUIKEN, N. MAJO, ANDA. RAMIS. 2012. Distribution patterns of influenza virus receptors and viral attachment patterns in the respiratory and intestinal tracts of seven avian species. Vet Res 43: 28.</w:t>
      </w:r>
    </w:p>
    <w:p w14:paraId="393E9DEA" w14:textId="77777777" w:rsidR="00A04007" w:rsidRPr="00A04007" w:rsidRDefault="00A04007" w:rsidP="00A04007">
      <w:pPr>
        <w:pStyle w:val="EndNoteBibliography"/>
        <w:spacing w:after="0"/>
        <w:ind w:left="720" w:hanging="720"/>
      </w:pPr>
      <w:r w:rsidRPr="00A04007">
        <w:t>DE GRAAF, M., ANDR. A. FOUCHIER. 2014. Role of receptor binding specificity in influenza A virus transmission and pathogenesis. EMBO J 33: 823-841.</w:t>
      </w:r>
    </w:p>
    <w:p w14:paraId="34536F12" w14:textId="77777777" w:rsidR="00A04007" w:rsidRPr="00A04007" w:rsidRDefault="00A04007" w:rsidP="00A04007">
      <w:pPr>
        <w:pStyle w:val="EndNoteBibliography"/>
        <w:spacing w:after="0"/>
        <w:ind w:left="720" w:hanging="720"/>
      </w:pPr>
      <w:r w:rsidRPr="00A04007">
        <w:t>DUQUE, H., ANDB. BAXT. 2003. Foot-and-mouth disease virus receptors: comparison of bovine alpha(V) integrin utilization by type A and O viruses. J Virol 77: 2500-2511.</w:t>
      </w:r>
    </w:p>
    <w:p w14:paraId="3ED03478" w14:textId="77777777" w:rsidR="00A04007" w:rsidRPr="00A04007" w:rsidRDefault="00A04007" w:rsidP="00A04007">
      <w:pPr>
        <w:pStyle w:val="EndNoteBibliography"/>
        <w:spacing w:after="0"/>
        <w:ind w:left="720" w:hanging="720"/>
      </w:pPr>
      <w:r w:rsidRPr="00A04007">
        <w:t>ELLWANGER, J. H., ANDJ. A. B. CHIES. 2021. Zoonotic spillover: Understanding basic aspects for better prevention. Genet Mol Biol 44: e20200355.</w:t>
      </w:r>
    </w:p>
    <w:p w14:paraId="490687B7" w14:textId="77777777" w:rsidR="00A04007" w:rsidRPr="00A04007" w:rsidRDefault="00A04007" w:rsidP="00A04007">
      <w:pPr>
        <w:pStyle w:val="EndNoteBibliography"/>
        <w:spacing w:after="0"/>
        <w:ind w:left="720" w:hanging="720"/>
      </w:pPr>
      <w:r w:rsidRPr="00A04007">
        <w:t>ENGERING, A., L. HOGERWERF, ANDJ. SLINGENBERGH. 2013. Pathogen-host-environment interplay and disease emergence. Emerg Microbes Infect 2: e5.</w:t>
      </w:r>
    </w:p>
    <w:p w14:paraId="56704B5D" w14:textId="77777777" w:rsidR="00A04007" w:rsidRPr="00A04007" w:rsidRDefault="00A04007" w:rsidP="00A04007">
      <w:pPr>
        <w:pStyle w:val="EndNoteBibliography"/>
        <w:spacing w:after="0"/>
        <w:ind w:left="720" w:hanging="720"/>
      </w:pPr>
      <w:r w:rsidRPr="00A04007">
        <w:t>GALILI, T. 2015. dendextend: an R package for visualizing, adjusting and comparing trees of hierarchical clustering. Bioinformatics 31: 3718-3720.</w:t>
      </w:r>
    </w:p>
    <w:p w14:paraId="1F4CFAAB" w14:textId="77777777" w:rsidR="00A04007" w:rsidRPr="00A04007" w:rsidRDefault="00A04007" w:rsidP="00A04007">
      <w:pPr>
        <w:pStyle w:val="EndNoteBibliography"/>
        <w:spacing w:after="0"/>
        <w:ind w:left="720" w:hanging="720"/>
      </w:pPr>
      <w:r w:rsidRPr="00A04007">
        <w:t>GOTTI, C., ANDF. CLEMENTI. 2004. Neuronal nicotinic receptors: from structure to pathology. Prog Neurobiol 74: 363-396.</w:t>
      </w:r>
    </w:p>
    <w:p w14:paraId="1AED7C02" w14:textId="77777777" w:rsidR="00A04007" w:rsidRPr="00A04007" w:rsidRDefault="00A04007" w:rsidP="00A04007">
      <w:pPr>
        <w:pStyle w:val="EndNoteBibliography"/>
        <w:spacing w:after="0"/>
        <w:ind w:left="720" w:hanging="720"/>
      </w:pPr>
      <w:r w:rsidRPr="00A04007">
        <w:lastRenderedPageBreak/>
        <w:t>GOWER, J. C. 1971. A General Coefficient of Similarity and Some of Its Properties. Biometrics 27: 857-871.</w:t>
      </w:r>
    </w:p>
    <w:p w14:paraId="319070AF" w14:textId="77777777" w:rsidR="00A04007" w:rsidRPr="00A04007" w:rsidRDefault="00A04007" w:rsidP="00A04007">
      <w:pPr>
        <w:pStyle w:val="EndNoteBibliography"/>
        <w:spacing w:after="0"/>
        <w:ind w:left="720" w:hanging="720"/>
      </w:pPr>
      <w:r w:rsidRPr="00A04007">
        <w:t>GUTH, S., E. VISHER, M. BOOTS, ANDC. E. BROOK. 2019. Host phylogenetic distance drives trends in virus virulence and transmissibility across the animal-human interface. Philos Trans R Soc Lond B Biol Sci 374: 20190296.</w:t>
      </w:r>
    </w:p>
    <w:p w14:paraId="36775EE4" w14:textId="77777777" w:rsidR="00A04007" w:rsidRPr="00A04007" w:rsidRDefault="00A04007" w:rsidP="00A04007">
      <w:pPr>
        <w:pStyle w:val="EndNoteBibliography"/>
        <w:spacing w:after="0"/>
        <w:ind w:left="720" w:hanging="720"/>
      </w:pPr>
      <w:r w:rsidRPr="00A04007">
        <w:t>HANSBRO, P. M., S. WARNER, J. P. TRACEY, K. E. ARZEY, P. SELLECK, K. O'RILEY, E. L. BECKETT, C. BUNN, P. D. KIRKLAND, D. VIJAYKRISHNA, B. OLSEN, ANDA. C. HURT. 2010. Surveillance and analysis of avian influenza viruses, Australia. Emerg Infect Dis 16: 1896-1904.</w:t>
      </w:r>
    </w:p>
    <w:p w14:paraId="00A46813" w14:textId="77777777" w:rsidR="00A04007" w:rsidRPr="00A04007" w:rsidRDefault="00A04007" w:rsidP="00A04007">
      <w:pPr>
        <w:pStyle w:val="EndNoteBibliography"/>
        <w:spacing w:after="0"/>
        <w:ind w:left="720" w:hanging="720"/>
      </w:pPr>
      <w:r w:rsidRPr="00A04007">
        <w:t>KASSAMBARA, A., ANDF. MUNDT. 2017. Package ‘factoextra’. Extract and visualize the results of multivariate data analyses 76.</w:t>
      </w:r>
    </w:p>
    <w:p w14:paraId="3A6687E4" w14:textId="77777777" w:rsidR="00A04007" w:rsidRPr="00A04007" w:rsidRDefault="00A04007" w:rsidP="00A04007">
      <w:pPr>
        <w:pStyle w:val="EndNoteBibliography"/>
        <w:spacing w:after="0"/>
        <w:ind w:left="720" w:hanging="720"/>
      </w:pPr>
      <w:r w:rsidRPr="00A04007">
        <w:t>KUCHIPUDI, S. V., R. K. NELLI, A. GONTU, R. SATYAKUMAR, M. SURENDRAN NAIR, ANDM. SUBBIAH. 2021. Sialic Acid Receptors: The Key to Solving the Enigma of Zoonotic Virus Spillover. Viruses 13.</w:t>
      </w:r>
    </w:p>
    <w:p w14:paraId="56A041D7" w14:textId="77777777" w:rsidR="00A04007" w:rsidRPr="00A04007" w:rsidRDefault="00A04007" w:rsidP="00A04007">
      <w:pPr>
        <w:pStyle w:val="EndNoteBibliography"/>
        <w:spacing w:after="0"/>
        <w:ind w:left="720" w:hanging="720"/>
      </w:pPr>
      <w:r w:rsidRPr="00A04007">
        <w:t>KUMLIN, U., S. OLOFSSON, K. DIMOCK, ANDN. ARNBERG. 2008. Sialic acid tissue distribution and influenza virus tropism. Influenza and other respiratory viruses 2: 147-154.</w:t>
      </w:r>
    </w:p>
    <w:p w14:paraId="5532415C" w14:textId="77777777" w:rsidR="00A04007" w:rsidRPr="00A04007" w:rsidRDefault="00A04007" w:rsidP="00A04007">
      <w:pPr>
        <w:pStyle w:val="EndNoteBibliography"/>
        <w:spacing w:after="0"/>
        <w:ind w:left="720" w:hanging="720"/>
      </w:pPr>
      <w:r w:rsidRPr="00A04007">
        <w:t>LE NOVERE, N., ANDJ. P. CHANGEUX. 1995. Molecular evolution of the nicotinic acetylcholine receptor: an example of multigene family in excitable cells. J Mol Evol 40: 155-172.</w:t>
      </w:r>
    </w:p>
    <w:p w14:paraId="10C80000" w14:textId="77777777" w:rsidR="00A04007" w:rsidRPr="00A04007" w:rsidRDefault="00A04007" w:rsidP="00A04007">
      <w:pPr>
        <w:pStyle w:val="EndNoteBibliography"/>
        <w:spacing w:after="0"/>
        <w:ind w:left="720" w:hanging="720"/>
      </w:pPr>
      <w:r w:rsidRPr="00A04007">
        <w:t>LIN, Y. P., D. M. TUFTS, M. COMBS, A. P. DUPUIS, 2ND, A. L. MARCINKIEWICZ, A. D. HIRSBRUNNER, A. J. DIAZ, J. L. STOUT, A. M. BLOM, K. STRLE, A. D. DAVIS, L. D. KRAMER, S. O. KOLOKOTRONIS, ANDM. A. DIUK-WASSER. 2022. Cellular and immunological mechanisms influence host-adapted phenotypes in a vector-borne microparasite. Proc Biol Sci 289: 20212087.</w:t>
      </w:r>
    </w:p>
    <w:p w14:paraId="3D9C0F7D" w14:textId="77777777" w:rsidR="00A04007" w:rsidRPr="00A04007" w:rsidRDefault="00A04007" w:rsidP="00A04007">
      <w:pPr>
        <w:pStyle w:val="EndNoteBibliography"/>
        <w:spacing w:after="0"/>
        <w:ind w:left="720" w:hanging="720"/>
      </w:pPr>
      <w:r w:rsidRPr="00A04007">
        <w:t>LONGDON, B., M. A. BROCKHURST, C. A. RUSSELL, J. J. WELCH, ANDF. M. JIGGINS. 2014. The evolution and genetics of virus host shifts. PLoS Pathog 10: e1004395.</w:t>
      </w:r>
    </w:p>
    <w:p w14:paraId="6F537962" w14:textId="77777777" w:rsidR="00A04007" w:rsidRPr="00A04007" w:rsidRDefault="00A04007" w:rsidP="00A04007">
      <w:pPr>
        <w:pStyle w:val="EndNoteBibliography"/>
        <w:spacing w:after="0"/>
        <w:ind w:left="720" w:hanging="720"/>
      </w:pPr>
      <w:r w:rsidRPr="00A04007">
        <w:t>MA, W., R. E. KAHN, ANDJ. A. RICHT. 2008. The pig as a mixing vessel for influenza viruses: Human and veterinary implications. J Mol Genet Med 3: 158-166.</w:t>
      </w:r>
    </w:p>
    <w:p w14:paraId="4F03C80D" w14:textId="77777777" w:rsidR="00A04007" w:rsidRPr="00A04007" w:rsidRDefault="00A04007" w:rsidP="00A04007">
      <w:pPr>
        <w:pStyle w:val="EndNoteBibliography"/>
        <w:spacing w:after="0"/>
        <w:ind w:left="720" w:hanging="720"/>
      </w:pPr>
      <w:r w:rsidRPr="00A04007">
        <w:t>MARSTON, D. A., A. C. BANYARD, L. M. MCELHINNEY, C. M. FREULING, S. FINKE, X. DE LAMBALLERIE, T. MULLER, ANDA. R. FOOKS. 2018. The lyssavirus host-specificity conundrum-rabies virus-the exception not the rule. Curr Opin Virol 28: 68-73.</w:t>
      </w:r>
    </w:p>
    <w:p w14:paraId="3C75B23C" w14:textId="77777777" w:rsidR="00A04007" w:rsidRPr="00A04007" w:rsidRDefault="00A04007" w:rsidP="00A04007">
      <w:pPr>
        <w:pStyle w:val="EndNoteBibliography"/>
        <w:spacing w:after="0"/>
        <w:ind w:left="720" w:hanging="720"/>
      </w:pPr>
      <w:r w:rsidRPr="00A04007">
        <w:t>MOLLENTZE, N., S. A. BABAYAN, ANDD. G. STREICKER. 2021. Identifying and prioritizing potential human-infecting viruses from their genome sequences. PLOS Biology 19: e3001390.</w:t>
      </w:r>
    </w:p>
    <w:p w14:paraId="23A42149" w14:textId="77777777" w:rsidR="00A04007" w:rsidRPr="00A04007" w:rsidRDefault="00A04007" w:rsidP="00A04007">
      <w:pPr>
        <w:pStyle w:val="EndNoteBibliography"/>
        <w:spacing w:after="0"/>
        <w:ind w:left="720" w:hanging="720"/>
      </w:pPr>
      <w:r w:rsidRPr="00A04007">
        <w:t>MOLLENTZE, N., D. G. STREICKER, P. R. MURCIA, K. HAMPSON, ANDR. BIEK. 2020. Virulence mismatches in index hosts shape the outcomes of cross-species transmission. Proc Natl Acad Sci U S A 117: 28859-28866.</w:t>
      </w:r>
    </w:p>
    <w:p w14:paraId="3D1EFDD5" w14:textId="77777777" w:rsidR="00A04007" w:rsidRPr="00A04007" w:rsidRDefault="00A04007" w:rsidP="00A04007">
      <w:pPr>
        <w:pStyle w:val="EndNoteBibliography"/>
        <w:spacing w:after="0"/>
        <w:ind w:left="720" w:hanging="720"/>
      </w:pPr>
      <w:r w:rsidRPr="00A04007">
        <w:t>OLIVAL, K. J., P. R. HOSSEINI, C. ZAMBRANA-TORRELIO, N. ROSS, T. L. BOGICH, ANDP. DASZAK. 2017. Host and viral traits predict zoonotic spillover from mammals. Nature 546: 646-650.</w:t>
      </w:r>
    </w:p>
    <w:p w14:paraId="370F7CC5" w14:textId="77777777" w:rsidR="00A04007" w:rsidRPr="00A04007" w:rsidRDefault="00A04007" w:rsidP="00A04007">
      <w:pPr>
        <w:pStyle w:val="EndNoteBibliography"/>
        <w:spacing w:after="0"/>
        <w:ind w:left="720" w:hanging="720"/>
      </w:pPr>
      <w:r w:rsidRPr="00A04007">
        <w:t>PARK, A. W. 2019. Phylogenetic aggregation increases zoonotic potential of mammalian viruses. Biol Lett 15: 20190668.</w:t>
      </w:r>
    </w:p>
    <w:p w14:paraId="5402CA18" w14:textId="77777777" w:rsidR="00A04007" w:rsidRPr="00A04007" w:rsidRDefault="00A04007" w:rsidP="00A04007">
      <w:pPr>
        <w:pStyle w:val="EndNoteBibliography"/>
        <w:spacing w:after="0"/>
        <w:ind w:left="720" w:hanging="720"/>
      </w:pPr>
      <w:r w:rsidRPr="00A04007">
        <w:t>PENAKALAPATI, G., J. SWARTHOUT, M. J. DELAHOY, L. MCALILEY, B. WODNIK, K. LEVY, ANDM. C. FREEMAN. 2017. Exposure to Animal Feces and Human Health: A Systematic Review and Proposed Research Priorities. Environ Sci Technol 51: 11537-11552.</w:t>
      </w:r>
    </w:p>
    <w:p w14:paraId="6D09F3D0" w14:textId="77777777" w:rsidR="00A04007" w:rsidRPr="00A04007" w:rsidRDefault="00A04007" w:rsidP="00A04007">
      <w:pPr>
        <w:pStyle w:val="EndNoteBibliography"/>
        <w:spacing w:after="0"/>
        <w:ind w:left="720" w:hanging="720"/>
      </w:pPr>
      <w:r w:rsidRPr="00A04007">
        <w:t>PLOWRIGHT, R. K., C. R. PARRISH, H. MCCALLUM, P. J. HUDSON, A. I. KO, A. L. GRAHAM, ANDJ. O. LLOYD-SMITH. 2017. Pathways to zoonotic spillover. Nat Rev Microbiol 15: 502-510.</w:t>
      </w:r>
    </w:p>
    <w:p w14:paraId="4802DB3A" w14:textId="77777777" w:rsidR="00A04007" w:rsidRPr="00A04007" w:rsidRDefault="00A04007" w:rsidP="00A04007">
      <w:pPr>
        <w:pStyle w:val="EndNoteBibliography"/>
        <w:spacing w:after="0"/>
        <w:ind w:left="720" w:hanging="720"/>
      </w:pPr>
      <w:r w:rsidRPr="00A04007">
        <w:t>PULLIAM, J. R., ANDJ. DUSHOFF. 2009. Ability to replicate in the cytoplasm predicts zoonotic transmission of livestock viruses. J Infect Dis 199: 565-568.</w:t>
      </w:r>
    </w:p>
    <w:p w14:paraId="4E51023D" w14:textId="77777777" w:rsidR="00A04007" w:rsidRPr="00A04007" w:rsidRDefault="00A04007" w:rsidP="00A04007">
      <w:pPr>
        <w:pStyle w:val="EndNoteBibliography"/>
        <w:spacing w:after="0"/>
        <w:ind w:left="720" w:hanging="720"/>
      </w:pPr>
      <w:r w:rsidRPr="00A04007">
        <w:t>RENDON-MARIN, S., R. DA FONTOURA BUDASZEWSKI, C. W. CANAL, ANDJ. RUIZ-SAENZ. 2019. Tropism and molecular pathogenesis of canine distemper virus. Virol J 16: 30.</w:t>
      </w:r>
    </w:p>
    <w:p w14:paraId="77CB27E0" w14:textId="77777777" w:rsidR="00A04007" w:rsidRPr="00A04007" w:rsidRDefault="00A04007" w:rsidP="00A04007">
      <w:pPr>
        <w:pStyle w:val="EndNoteBibliography"/>
        <w:spacing w:after="0"/>
        <w:ind w:left="720" w:hanging="720"/>
      </w:pPr>
      <w:r w:rsidRPr="00A04007">
        <w:t xml:space="preserve">RUIZ-ARAVENA, M., C. MCKEE, A. GAMBLE, T. LUNN, A. MORRIS, C. E. SNEDDEN, C. K. YINDA, J. R. PORT, D. W. BUCHHOLZ, Y. Y. YEO, C. FAUST, E. JAX, L. DEE, D. N. JONES, M. K. KESSLER, C. FALVO, D. </w:t>
      </w:r>
      <w:r w:rsidRPr="00A04007">
        <w:lastRenderedPageBreak/>
        <w:t>CROWLEY, N. BHARTI, C. E. BROOK, H. C. AGUILAR, A. J. PEEL, O. RESTIF, T. SCHOUNTZ, C. R. PARRISH, E. S. GURLEY, J. O. LLOYD-SMITH, P. J. HUDSON, V. J. MUNSTER, ANDR. K. PLOWRIGHT. 2022. Ecology, evolution and spillover of coronaviruses from bats. Nat Rev Microbiol 20: 299-314.</w:t>
      </w:r>
    </w:p>
    <w:p w14:paraId="06733BDE" w14:textId="77777777" w:rsidR="00A04007" w:rsidRPr="00A04007" w:rsidRDefault="00A04007" w:rsidP="00A04007">
      <w:pPr>
        <w:pStyle w:val="EndNoteBibliography"/>
        <w:spacing w:after="0"/>
        <w:ind w:left="720" w:hanging="720"/>
      </w:pPr>
      <w:r w:rsidRPr="00A04007">
        <w:t>SATO, S., ANDH. KIYONO. 2012. The mucosal immune system of the respiratory tract. Curr Opin Virol 2: 225-232.</w:t>
      </w:r>
    </w:p>
    <w:p w14:paraId="3A57F7AA" w14:textId="77777777" w:rsidR="00A04007" w:rsidRPr="00A04007" w:rsidRDefault="00A04007" w:rsidP="00A04007">
      <w:pPr>
        <w:pStyle w:val="EndNoteBibliography"/>
        <w:spacing w:after="0"/>
        <w:ind w:left="720" w:hanging="720"/>
      </w:pPr>
      <w:r w:rsidRPr="00A04007">
        <w:t>VALERO-RELLO, A., ANDR. SANJUÁN. 2022. Enveloped viruses show increased propensity to cross-species transmission and zoonosis. bioRxiv: 2022.2007.2029.501861.</w:t>
      </w:r>
    </w:p>
    <w:p w14:paraId="30F35F15" w14:textId="77777777" w:rsidR="00A04007" w:rsidRPr="00A04007" w:rsidRDefault="00A04007" w:rsidP="00A04007">
      <w:pPr>
        <w:pStyle w:val="EndNoteBibliography"/>
        <w:spacing w:after="0"/>
        <w:ind w:left="720" w:hanging="720"/>
      </w:pPr>
      <w:r w:rsidRPr="00A04007">
        <w:t>WOOLHOUSE, M., F. SCOTT, Z. HUDSON, R. HOWEY, ANDM. CHASE-TOPPING. 2012. Human viruses: discovery and emergence. Philos Trans R Soc Lond B Biol Sci 367: 2864-2871.</w:t>
      </w:r>
    </w:p>
    <w:p w14:paraId="5024F7C2" w14:textId="77777777" w:rsidR="00A04007" w:rsidRPr="00A04007" w:rsidRDefault="00A04007" w:rsidP="00A04007">
      <w:pPr>
        <w:pStyle w:val="EndNoteBibliography"/>
        <w:ind w:left="720" w:hanging="720"/>
      </w:pPr>
      <w:r w:rsidRPr="00A04007">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54F4D890"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2"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3"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4"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5"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6"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7"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8"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9" w:author="Nicole LYNN Gottdenker" w:date="2022-10-19T15:49:00Z" w:initials="NLG">
    <w:p w14:paraId="55FB5E2B" w14:textId="77777777" w:rsidR="00A53E60" w:rsidRDefault="00A53E60" w:rsidP="00A53E60">
      <w:pPr>
        <w:pStyle w:val="CommentText"/>
      </w:pPr>
      <w:r>
        <w:rPr>
          <w:rStyle w:val="CommentReference"/>
        </w:rPr>
        <w:annotationRef/>
      </w:r>
      <w:r>
        <w:t>What is HSPG?</w:t>
      </w:r>
    </w:p>
  </w:comment>
  <w:comment w:id="10" w:author="Nicole LYNN Gottdenker" w:date="2022-10-19T15:57:00Z" w:initials="NLG">
    <w:p w14:paraId="275879C7" w14:textId="77777777" w:rsidR="00A53E60" w:rsidRDefault="00A53E60" w:rsidP="00A53E60">
      <w:pPr>
        <w:pStyle w:val="CommentText"/>
      </w:pPr>
      <w:r>
        <w:rPr>
          <w:rStyle w:val="CommentReference"/>
        </w:rPr>
        <w:annotationRef/>
      </w:r>
      <w:r>
        <w:t>Also zoonotic an non-zoonotic ellipses overlap- do they not?</w:t>
      </w:r>
    </w:p>
  </w:comment>
  <w:comment w:id="11"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2"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13" w:author="Nicole LYNN Gottdenker" w:date="2022-10-19T15:50:00Z" w:initials="NLG">
    <w:p w14:paraId="0FA73042" w14:textId="02C5ABEB" w:rsidR="00376E97" w:rsidRDefault="00376E97" w:rsidP="00094C8C">
      <w:pPr>
        <w:pStyle w:val="CommentText"/>
      </w:pPr>
      <w:r>
        <w:rPr>
          <w:rStyle w:val="CommentReference"/>
        </w:rPr>
        <w:annotationRef/>
      </w:r>
      <w:r>
        <w:t>You could also do the analysis that looks like a phylogram as well to see any clustered associations</w:t>
      </w:r>
    </w:p>
  </w:comment>
  <w:comment w:id="14"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15" w:author="Nicole LYNN Gottdenker" w:date="2022-10-19T15:58:00Z" w:initials="NLG">
    <w:p w14:paraId="48BAC386" w14:textId="77777777" w:rsidR="003C6071" w:rsidRDefault="003C6071" w:rsidP="003C6071">
      <w:pPr>
        <w:pStyle w:val="CommentText"/>
      </w:pPr>
      <w:r>
        <w:rPr>
          <w:rStyle w:val="CommentReference"/>
        </w:rPr>
        <w:annotationRef/>
      </w:r>
      <w:r>
        <w:t>Do you have filoviruses in here as well?</w:t>
      </w:r>
    </w:p>
  </w:comment>
  <w:comment w:id="16" w:author="Nicole LYNN Gottdenker" w:date="2022-10-19T15:59:00Z" w:initials="NLG">
    <w:p w14:paraId="50A5807D" w14:textId="77777777" w:rsidR="00A94849" w:rsidRDefault="00A94849">
      <w:pPr>
        <w:pStyle w:val="CommentText"/>
      </w:pPr>
      <w:r>
        <w:rPr>
          <w:rStyle w:val="CommentReference"/>
        </w:rPr>
        <w:annotationRef/>
      </w:r>
      <w:r>
        <w:t>This is interesting</w:t>
      </w:r>
    </w:p>
    <w:p w14:paraId="783F14DF" w14:textId="77777777" w:rsidR="00A94849" w:rsidRDefault="00A94849">
      <w:pPr>
        <w:pStyle w:val="CommentText"/>
      </w:pPr>
      <w:r>
        <w:t xml:space="preserve">Also is WNV included in here? (+ stranded RNA virus) JEV complex </w:t>
      </w:r>
    </w:p>
    <w:p w14:paraId="6AD3EF74" w14:textId="77777777" w:rsidR="00A94849" w:rsidRDefault="00A94849" w:rsidP="003D48C8">
      <w:pPr>
        <w:pStyle w:val="CommentText"/>
      </w:pPr>
      <w:r>
        <w:t>Likes monocytes, neurons, heart</w:t>
      </w:r>
    </w:p>
  </w:comment>
  <w:comment w:id="17" w:author="Nicole LYNN Gottdenker" w:date="2022-10-19T16:00:00Z" w:initials="NLG">
    <w:p w14:paraId="53B673B1" w14:textId="77777777" w:rsidR="00A94849" w:rsidRDefault="00A94849" w:rsidP="00EF1653">
      <w:pPr>
        <w:pStyle w:val="CommentText"/>
      </w:pPr>
      <w:r>
        <w:rPr>
          <w:rStyle w:val="CommentReference"/>
        </w:rPr>
        <w:annotationRef/>
      </w:r>
      <w:r>
        <w:t>Do you have the list of viruses?</w:t>
      </w:r>
    </w:p>
  </w:comment>
  <w:comment w:id="18" w:author="Nicole LYNN Gottdenker" w:date="2022-10-19T12:23:00Z" w:initials="NLG">
    <w:p w14:paraId="44A8183E" w14:textId="77777777" w:rsidR="00B64D6E" w:rsidRDefault="00B64D6E" w:rsidP="00B64D6E">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2B626E6B" w15:done="1"/>
  <w15:commentEx w15:paraId="02F87D26" w15:paraIdParent="2B626E6B" w15:done="1"/>
  <w15:commentEx w15:paraId="3E5F68B3" w15:done="1"/>
  <w15:commentEx w15:paraId="021E392A" w15:paraIdParent="3E5F68B3" w15:done="1"/>
  <w15:commentEx w15:paraId="2D94D920" w15:paraIdParent="3E5F68B3" w15:done="1"/>
  <w15:commentEx w15:paraId="2446A442" w15:done="1"/>
  <w15:commentEx w15:paraId="55FB5E2B" w15:done="1"/>
  <w15:commentEx w15:paraId="275879C7" w15:paraIdParent="55FB5E2B" w15:done="1"/>
  <w15:commentEx w15:paraId="3B66BF2B" w15:done="1"/>
  <w15:commentEx w15:paraId="769B64BE" w15:paraIdParent="3B66BF2B" w15:done="1"/>
  <w15:commentEx w15:paraId="0FA73042" w15:done="1"/>
  <w15:commentEx w15:paraId="1B7BF7AE" w15:done="1"/>
  <w15:commentEx w15:paraId="48BAC386" w15:done="1"/>
  <w15:commentEx w15:paraId="6AD3EF74" w15:done="1"/>
  <w15:commentEx w15:paraId="53B673B1" w15:paraIdParent="6AD3EF74" w15:done="1"/>
  <w15:commentEx w15:paraId="44A8183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9B22" w16cex:dateUtc="2022-10-19T19:49:00Z"/>
  <w16cex:commentExtensible w16cex:durableId="26FA9CEB" w16cex:dateUtc="2022-10-19T19:57:00Z"/>
  <w16cex:commentExtensible w16cex:durableId="26FA8CAB" w16cex:dateUtc="2022-10-19T18:48:00Z"/>
  <w16cex:commentExtensible w16cex:durableId="26FA8CD8" w16cex:dateUtc="2022-10-19T18:48:00Z"/>
  <w16cex:commentExtensible w16cex:durableId="26FA9B55" w16cex:dateUtc="2022-10-19T19:50:00Z"/>
  <w16cex:commentExtensible w16cex:durableId="26FA9C8A" w16cex:dateUtc="2022-10-19T19:55:00Z"/>
  <w16cex:commentExtensible w16cex:durableId="26FA9D22" w16cex:dateUtc="2022-10-19T19:58:00Z"/>
  <w16cex:commentExtensible w16cex:durableId="26FA9D78" w16cex:dateUtc="2022-10-19T19:59:00Z"/>
  <w16cex:commentExtensible w16cex:durableId="26FA9D87" w16cex:dateUtc="2022-10-19T20:00:00Z"/>
  <w16cex:commentExtensible w16cex:durableId="26FA6AC6"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2B626E6B" w16cid:durableId="26FA6AA0"/>
  <w16cid:commentId w16cid:paraId="02F87D26" w16cid:durableId="26FA7252"/>
  <w16cid:commentId w16cid:paraId="3E5F68B3" w16cid:durableId="26FA727C"/>
  <w16cid:commentId w16cid:paraId="021E392A" w16cid:durableId="26FA7299"/>
  <w16cid:commentId w16cid:paraId="2D94D920" w16cid:durableId="26FA9DCB"/>
  <w16cid:commentId w16cid:paraId="2446A442" w16cid:durableId="26FA7913"/>
  <w16cid:commentId w16cid:paraId="55FB5E2B" w16cid:durableId="26FA9B22"/>
  <w16cid:commentId w16cid:paraId="275879C7" w16cid:durableId="26FA9CEB"/>
  <w16cid:commentId w16cid:paraId="3B66BF2B" w16cid:durableId="26FA8CAB"/>
  <w16cid:commentId w16cid:paraId="769B64BE" w16cid:durableId="26FA8CD8"/>
  <w16cid:commentId w16cid:paraId="0FA73042" w16cid:durableId="26FA9B55"/>
  <w16cid:commentId w16cid:paraId="1B7BF7AE" w16cid:durableId="26FA9C8A"/>
  <w16cid:commentId w16cid:paraId="48BAC386" w16cid:durableId="26FA9D22"/>
  <w16cid:commentId w16cid:paraId="6AD3EF74" w16cid:durableId="26FA9D78"/>
  <w16cid:commentId w16cid:paraId="53B673B1" w16cid:durableId="26FA9D87"/>
  <w16cid:commentId w16cid:paraId="44A8183E" w16cid:durableId="26FA6A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0"/>
  </w:num>
  <w:num w:numId="2" w16cid:durableId="496727877">
    <w:abstractNumId w:val="1"/>
  </w:num>
  <w:num w:numId="3" w16cid:durableId="701978871">
    <w:abstractNumId w:val="2"/>
  </w:num>
  <w:num w:numId="4" w16cid:durableId="12547079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7493&lt;/item&gt;&lt;item&gt;7494&lt;/item&gt;&lt;item&gt;7495&lt;/item&gt;&lt;item&gt;7496&lt;/item&gt;&lt;item&gt;7497&lt;/item&gt;&lt;item&gt;7615&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1&lt;/item&gt;&lt;item&gt;7643&lt;/item&gt;&lt;item&gt;7644&lt;/item&gt;&lt;/record-ids&gt;&lt;/item&gt;&lt;/Libraries&gt;"/>
  </w:docVars>
  <w:rsids>
    <w:rsidRoot w:val="00BD65F0"/>
    <w:rsid w:val="000053F2"/>
    <w:rsid w:val="00010045"/>
    <w:rsid w:val="0001464F"/>
    <w:rsid w:val="00016C23"/>
    <w:rsid w:val="000173D1"/>
    <w:rsid w:val="000325BF"/>
    <w:rsid w:val="00032879"/>
    <w:rsid w:val="00041D61"/>
    <w:rsid w:val="0006574A"/>
    <w:rsid w:val="000C03D5"/>
    <w:rsid w:val="000E097C"/>
    <w:rsid w:val="000F16D0"/>
    <w:rsid w:val="00112196"/>
    <w:rsid w:val="00113DE3"/>
    <w:rsid w:val="001160DC"/>
    <w:rsid w:val="00116909"/>
    <w:rsid w:val="001236A5"/>
    <w:rsid w:val="00125DB6"/>
    <w:rsid w:val="00132795"/>
    <w:rsid w:val="00142773"/>
    <w:rsid w:val="00151E04"/>
    <w:rsid w:val="00164ADF"/>
    <w:rsid w:val="00167822"/>
    <w:rsid w:val="001762BB"/>
    <w:rsid w:val="00190E35"/>
    <w:rsid w:val="0019200A"/>
    <w:rsid w:val="001A0ED1"/>
    <w:rsid w:val="001A6745"/>
    <w:rsid w:val="001B2C0A"/>
    <w:rsid w:val="001C350C"/>
    <w:rsid w:val="001D79CE"/>
    <w:rsid w:val="00230067"/>
    <w:rsid w:val="00233C3B"/>
    <w:rsid w:val="0023623B"/>
    <w:rsid w:val="002371DA"/>
    <w:rsid w:val="00237FCB"/>
    <w:rsid w:val="00243D46"/>
    <w:rsid w:val="002453BD"/>
    <w:rsid w:val="0027137E"/>
    <w:rsid w:val="00271C63"/>
    <w:rsid w:val="00272AB0"/>
    <w:rsid w:val="00276459"/>
    <w:rsid w:val="00284505"/>
    <w:rsid w:val="002A07D2"/>
    <w:rsid w:val="002A1A98"/>
    <w:rsid w:val="002A6689"/>
    <w:rsid w:val="002B3A26"/>
    <w:rsid w:val="002C088E"/>
    <w:rsid w:val="002D2C53"/>
    <w:rsid w:val="00304735"/>
    <w:rsid w:val="0030795B"/>
    <w:rsid w:val="00311BB4"/>
    <w:rsid w:val="003243B7"/>
    <w:rsid w:val="00334054"/>
    <w:rsid w:val="00376E97"/>
    <w:rsid w:val="0038271A"/>
    <w:rsid w:val="00384A96"/>
    <w:rsid w:val="00386B41"/>
    <w:rsid w:val="00391A9A"/>
    <w:rsid w:val="0039536C"/>
    <w:rsid w:val="003A1ECB"/>
    <w:rsid w:val="003C6071"/>
    <w:rsid w:val="003C7738"/>
    <w:rsid w:val="003D7FA5"/>
    <w:rsid w:val="003E7783"/>
    <w:rsid w:val="003F215B"/>
    <w:rsid w:val="0041223B"/>
    <w:rsid w:val="004131A4"/>
    <w:rsid w:val="00431EC6"/>
    <w:rsid w:val="00437E41"/>
    <w:rsid w:val="004406A4"/>
    <w:rsid w:val="00444FB6"/>
    <w:rsid w:val="004509F2"/>
    <w:rsid w:val="004A0098"/>
    <w:rsid w:val="004A25AF"/>
    <w:rsid w:val="004B7A85"/>
    <w:rsid w:val="004C6D97"/>
    <w:rsid w:val="004D5603"/>
    <w:rsid w:val="004F5168"/>
    <w:rsid w:val="004F7A57"/>
    <w:rsid w:val="00511715"/>
    <w:rsid w:val="00517E64"/>
    <w:rsid w:val="00520FF4"/>
    <w:rsid w:val="00521761"/>
    <w:rsid w:val="00530DE4"/>
    <w:rsid w:val="00535143"/>
    <w:rsid w:val="005358B6"/>
    <w:rsid w:val="00547C81"/>
    <w:rsid w:val="00562A8B"/>
    <w:rsid w:val="0057511D"/>
    <w:rsid w:val="0057670D"/>
    <w:rsid w:val="005907E1"/>
    <w:rsid w:val="005A1D0D"/>
    <w:rsid w:val="005A39E3"/>
    <w:rsid w:val="005B2CF6"/>
    <w:rsid w:val="005B3FCE"/>
    <w:rsid w:val="005B5ECF"/>
    <w:rsid w:val="005C1ADE"/>
    <w:rsid w:val="005D3E91"/>
    <w:rsid w:val="005E17B8"/>
    <w:rsid w:val="005E37D0"/>
    <w:rsid w:val="005F4B32"/>
    <w:rsid w:val="0060569B"/>
    <w:rsid w:val="0061598C"/>
    <w:rsid w:val="006201FD"/>
    <w:rsid w:val="00633609"/>
    <w:rsid w:val="00647DC8"/>
    <w:rsid w:val="00680F85"/>
    <w:rsid w:val="00687307"/>
    <w:rsid w:val="006A4CF9"/>
    <w:rsid w:val="006A5616"/>
    <w:rsid w:val="006A5F35"/>
    <w:rsid w:val="006B7504"/>
    <w:rsid w:val="006C5851"/>
    <w:rsid w:val="006D32F9"/>
    <w:rsid w:val="006E659E"/>
    <w:rsid w:val="006E73F6"/>
    <w:rsid w:val="007059A1"/>
    <w:rsid w:val="007154E9"/>
    <w:rsid w:val="00721867"/>
    <w:rsid w:val="007251EE"/>
    <w:rsid w:val="00737B33"/>
    <w:rsid w:val="007566D4"/>
    <w:rsid w:val="00782E02"/>
    <w:rsid w:val="007E1970"/>
    <w:rsid w:val="007E7190"/>
    <w:rsid w:val="007F0E7B"/>
    <w:rsid w:val="007F6EB0"/>
    <w:rsid w:val="008104FE"/>
    <w:rsid w:val="00811547"/>
    <w:rsid w:val="00812D2E"/>
    <w:rsid w:val="00832B65"/>
    <w:rsid w:val="00857E62"/>
    <w:rsid w:val="00860263"/>
    <w:rsid w:val="00861C49"/>
    <w:rsid w:val="0086444E"/>
    <w:rsid w:val="00874699"/>
    <w:rsid w:val="008806C2"/>
    <w:rsid w:val="008820FE"/>
    <w:rsid w:val="00884D40"/>
    <w:rsid w:val="00894134"/>
    <w:rsid w:val="00894816"/>
    <w:rsid w:val="008A1F1E"/>
    <w:rsid w:val="008A5622"/>
    <w:rsid w:val="008B0CE0"/>
    <w:rsid w:val="008B1020"/>
    <w:rsid w:val="008C13E5"/>
    <w:rsid w:val="008C1737"/>
    <w:rsid w:val="008C49F6"/>
    <w:rsid w:val="008C5894"/>
    <w:rsid w:val="008D0723"/>
    <w:rsid w:val="008D081D"/>
    <w:rsid w:val="008D1ABC"/>
    <w:rsid w:val="008D73FA"/>
    <w:rsid w:val="008E7540"/>
    <w:rsid w:val="008E79E0"/>
    <w:rsid w:val="00912C43"/>
    <w:rsid w:val="00913D22"/>
    <w:rsid w:val="009338FC"/>
    <w:rsid w:val="00937F9B"/>
    <w:rsid w:val="00951CB4"/>
    <w:rsid w:val="00955B20"/>
    <w:rsid w:val="009626E7"/>
    <w:rsid w:val="00963116"/>
    <w:rsid w:val="00995610"/>
    <w:rsid w:val="009A05AB"/>
    <w:rsid w:val="009C7E07"/>
    <w:rsid w:val="009E56F6"/>
    <w:rsid w:val="009E7966"/>
    <w:rsid w:val="009F50AB"/>
    <w:rsid w:val="00A04007"/>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5361"/>
    <w:rsid w:val="00AA6AB3"/>
    <w:rsid w:val="00AB3A1A"/>
    <w:rsid w:val="00AC414A"/>
    <w:rsid w:val="00AD6C3E"/>
    <w:rsid w:val="00AE0E9C"/>
    <w:rsid w:val="00AF12C4"/>
    <w:rsid w:val="00B04025"/>
    <w:rsid w:val="00B04F24"/>
    <w:rsid w:val="00B068F4"/>
    <w:rsid w:val="00B2318F"/>
    <w:rsid w:val="00B24C2F"/>
    <w:rsid w:val="00B347D4"/>
    <w:rsid w:val="00B423B4"/>
    <w:rsid w:val="00B50EDA"/>
    <w:rsid w:val="00B64D6E"/>
    <w:rsid w:val="00B73B72"/>
    <w:rsid w:val="00B7436B"/>
    <w:rsid w:val="00B7568C"/>
    <w:rsid w:val="00BA02B7"/>
    <w:rsid w:val="00BA3EC3"/>
    <w:rsid w:val="00BA41ED"/>
    <w:rsid w:val="00BA77F1"/>
    <w:rsid w:val="00BD0227"/>
    <w:rsid w:val="00BD156C"/>
    <w:rsid w:val="00BD328A"/>
    <w:rsid w:val="00BD65F0"/>
    <w:rsid w:val="00BE501D"/>
    <w:rsid w:val="00BF6D83"/>
    <w:rsid w:val="00C11DC6"/>
    <w:rsid w:val="00C34951"/>
    <w:rsid w:val="00C432B9"/>
    <w:rsid w:val="00C43388"/>
    <w:rsid w:val="00C44318"/>
    <w:rsid w:val="00C47B0A"/>
    <w:rsid w:val="00C51C8B"/>
    <w:rsid w:val="00C54E5F"/>
    <w:rsid w:val="00C67E1D"/>
    <w:rsid w:val="00C73CA8"/>
    <w:rsid w:val="00C74ADD"/>
    <w:rsid w:val="00C84C77"/>
    <w:rsid w:val="00CB7A8E"/>
    <w:rsid w:val="00CD44B5"/>
    <w:rsid w:val="00CD54B1"/>
    <w:rsid w:val="00CE0E06"/>
    <w:rsid w:val="00CE29F1"/>
    <w:rsid w:val="00CF2BC0"/>
    <w:rsid w:val="00CF2C53"/>
    <w:rsid w:val="00D0031B"/>
    <w:rsid w:val="00D10C62"/>
    <w:rsid w:val="00D15FE3"/>
    <w:rsid w:val="00D21ADB"/>
    <w:rsid w:val="00D24C5C"/>
    <w:rsid w:val="00D36585"/>
    <w:rsid w:val="00D427A7"/>
    <w:rsid w:val="00D438F7"/>
    <w:rsid w:val="00D63974"/>
    <w:rsid w:val="00D7768F"/>
    <w:rsid w:val="00D86B3B"/>
    <w:rsid w:val="00DB19C7"/>
    <w:rsid w:val="00DB752E"/>
    <w:rsid w:val="00DE0F0B"/>
    <w:rsid w:val="00DF0A72"/>
    <w:rsid w:val="00DF2016"/>
    <w:rsid w:val="00DF326F"/>
    <w:rsid w:val="00DF406D"/>
    <w:rsid w:val="00E25750"/>
    <w:rsid w:val="00E344CD"/>
    <w:rsid w:val="00E4722B"/>
    <w:rsid w:val="00E55158"/>
    <w:rsid w:val="00E6171C"/>
    <w:rsid w:val="00E77CCE"/>
    <w:rsid w:val="00E9255D"/>
    <w:rsid w:val="00EA6C73"/>
    <w:rsid w:val="00EE07D8"/>
    <w:rsid w:val="00EE2A68"/>
    <w:rsid w:val="00EE7D87"/>
    <w:rsid w:val="00F15805"/>
    <w:rsid w:val="00F22936"/>
    <w:rsid w:val="00F43533"/>
    <w:rsid w:val="00F45D1E"/>
    <w:rsid w:val="00F55701"/>
    <w:rsid w:val="00F7291C"/>
    <w:rsid w:val="00F7432A"/>
    <w:rsid w:val="00FB227A"/>
    <w:rsid w:val="00FC416B"/>
    <w:rsid w:val="00FC7F44"/>
    <w:rsid w:val="00FD1570"/>
    <w:rsid w:val="00FE517B"/>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hyperlink" Target="https://pubmed.ncbi.nlm.nih.gov/34799704/"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35</TotalTime>
  <Pages>25</Pages>
  <Words>9392</Words>
  <Characters>5353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50</cp:revision>
  <dcterms:created xsi:type="dcterms:W3CDTF">2022-10-26T14:21:00Z</dcterms:created>
  <dcterms:modified xsi:type="dcterms:W3CDTF">2022-10-29T18:33:00Z</dcterms:modified>
</cp:coreProperties>
</file>